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FD8" w:rsidRPr="00FE1B76" w:rsidRDefault="003A179C" w:rsidP="00F46DEF">
      <w:pPr>
        <w:pStyle w:val="Heading1"/>
        <w:numPr>
          <w:ilvl w:val="0"/>
          <w:numId w:val="0"/>
        </w:numPr>
        <w:ind w:left="720"/>
        <w:jc w:val="center"/>
        <w:rPr>
          <w:rFonts w:asciiTheme="majorBidi" w:hAnsiTheme="majorBidi"/>
          <w:sz w:val="24"/>
          <w:szCs w:val="24"/>
          <w:lang w:val="id-ID"/>
        </w:rPr>
      </w:pPr>
      <w:bookmarkStart w:id="0" w:name="_Toc94640414"/>
      <w:r w:rsidRPr="00FE1B76">
        <w:rPr>
          <w:rFonts w:asciiTheme="majorBidi" w:hAnsiTheme="majorBidi"/>
          <w:sz w:val="24"/>
          <w:szCs w:val="24"/>
          <w:lang w:val="id-ID"/>
        </w:rPr>
        <w:t>BAB II</w:t>
      </w:r>
      <w:bookmarkEnd w:id="0"/>
    </w:p>
    <w:p w:rsidR="003A179C" w:rsidRPr="00FE1B76" w:rsidRDefault="003A179C" w:rsidP="00F46DEF">
      <w:pPr>
        <w:pStyle w:val="Heading1"/>
        <w:numPr>
          <w:ilvl w:val="0"/>
          <w:numId w:val="0"/>
        </w:numPr>
        <w:ind w:left="720"/>
        <w:jc w:val="center"/>
        <w:rPr>
          <w:rFonts w:asciiTheme="majorBidi" w:hAnsiTheme="majorBidi"/>
          <w:sz w:val="24"/>
          <w:szCs w:val="24"/>
          <w:lang w:val="id-ID"/>
        </w:rPr>
      </w:pPr>
      <w:bookmarkStart w:id="1" w:name="_Toc94640415"/>
      <w:r w:rsidRPr="00FE1B76">
        <w:rPr>
          <w:rFonts w:asciiTheme="majorBidi" w:hAnsiTheme="majorBidi"/>
          <w:sz w:val="24"/>
          <w:szCs w:val="24"/>
          <w:lang w:val="id-ID"/>
        </w:rPr>
        <w:t>TINJAUAN PUSTAKA</w:t>
      </w:r>
      <w:bookmarkEnd w:id="1"/>
    </w:p>
    <w:p w:rsidR="003A179C" w:rsidRPr="00FE1B76" w:rsidRDefault="003A179C" w:rsidP="006A596D">
      <w:pPr>
        <w:pStyle w:val="Heading2"/>
        <w:numPr>
          <w:ilvl w:val="0"/>
          <w:numId w:val="40"/>
        </w:numPr>
        <w:ind w:left="426"/>
        <w:rPr>
          <w:rFonts w:asciiTheme="majorBidi" w:hAnsiTheme="majorBidi"/>
          <w:i w:val="0"/>
          <w:iCs w:val="0"/>
          <w:sz w:val="24"/>
          <w:szCs w:val="24"/>
          <w:lang w:val="id-ID"/>
        </w:rPr>
      </w:pPr>
      <w:bookmarkStart w:id="2" w:name="_Toc94640416"/>
      <w:r w:rsidRPr="00FE1B76">
        <w:rPr>
          <w:rFonts w:asciiTheme="majorBidi" w:hAnsiTheme="majorBidi"/>
          <w:i w:val="0"/>
          <w:iCs w:val="0"/>
          <w:sz w:val="24"/>
          <w:szCs w:val="24"/>
          <w:lang w:val="id-ID"/>
        </w:rPr>
        <w:t>Etos Kerja</w:t>
      </w:r>
      <w:bookmarkEnd w:id="2"/>
    </w:p>
    <w:p w:rsidR="003A179C" w:rsidRPr="00FE1B76" w:rsidRDefault="003A179C" w:rsidP="003349F0">
      <w:pPr>
        <w:pStyle w:val="Heading3"/>
        <w:numPr>
          <w:ilvl w:val="3"/>
          <w:numId w:val="6"/>
        </w:numPr>
        <w:spacing w:line="480" w:lineRule="auto"/>
        <w:ind w:left="851"/>
        <w:rPr>
          <w:rFonts w:asciiTheme="majorBidi" w:hAnsiTheme="majorBidi"/>
          <w:sz w:val="24"/>
          <w:szCs w:val="24"/>
          <w:lang w:val="id-ID"/>
        </w:rPr>
      </w:pPr>
      <w:bookmarkStart w:id="3" w:name="_Toc94640417"/>
      <w:r w:rsidRPr="00FE1B76">
        <w:rPr>
          <w:rFonts w:asciiTheme="majorBidi" w:hAnsiTheme="majorBidi"/>
          <w:sz w:val="24"/>
          <w:szCs w:val="24"/>
          <w:lang w:val="id-ID"/>
        </w:rPr>
        <w:t>Pengertian etos kerja</w:t>
      </w:r>
      <w:bookmarkStart w:id="4" w:name="_GoBack"/>
      <w:bookmarkEnd w:id="3"/>
      <w:bookmarkEnd w:id="4"/>
    </w:p>
    <w:p w:rsidR="00196507" w:rsidRPr="00FE1B76" w:rsidRDefault="00196507" w:rsidP="003349F0">
      <w:pPr>
        <w:pStyle w:val="ListParagraph"/>
        <w:spacing w:after="160"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Secara umum Etos Kerja merupakan semua kebiasaan baik meliputi disiplin, jujur, tanggung jawab</w:t>
      </w:r>
      <w:r w:rsidR="00885609" w:rsidRPr="00FE1B76">
        <w:rPr>
          <w:rFonts w:asciiTheme="majorBidi" w:hAnsiTheme="majorBidi" w:cstheme="majorBidi"/>
          <w:sz w:val="24"/>
          <w:szCs w:val="24"/>
          <w:lang w:val="id-ID"/>
        </w:rPr>
        <w:t xml:space="preserve">, tekun, sabar, yang berdasar pada etika yang harus dilakukan ditempat kerja. </w:t>
      </w:r>
      <w:r w:rsidR="0007061E" w:rsidRPr="00FE1B76">
        <w:rPr>
          <w:rFonts w:asciiTheme="majorBidi" w:hAnsiTheme="majorBidi" w:cstheme="majorBidi"/>
          <w:sz w:val="24"/>
          <w:szCs w:val="24"/>
          <w:lang w:val="id-ID"/>
        </w:rPr>
        <w:t>Tanpa memiliki etos kerja seorang karyawan akan merasa terbebani dengan seluruh tanggung jawab pekerjaan dan berakibat tidak mampu meningkatkan produktivitas perusahaan sesuai dengan target yang ditentukan.</w:t>
      </w:r>
    </w:p>
    <w:p w:rsidR="003A179C" w:rsidRPr="00FE1B76" w:rsidRDefault="003A179C" w:rsidP="00431E22">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Sinamo (2011:35), Etos kerja adalah seperangkat perilaku kerja positif dan bermutu tinggi, yang berakar pada kesadaran yang jernih dan keyakinan yang kuat pada paradigma kerja yang holistik. Istilah paradigma di sini berarti konsep utama tentang kerja itu sendiri yang mencakup idealis</w:t>
      </w:r>
      <w:r w:rsidR="0007092D">
        <w:rPr>
          <w:rFonts w:asciiTheme="majorBidi" w:hAnsiTheme="majorBidi" w:cstheme="majorBidi"/>
          <w:sz w:val="24"/>
          <w:szCs w:val="24"/>
          <w:lang w:val="id-ID"/>
        </w:rPr>
        <w:t>me yang mendasarinya, prinsip-</w:t>
      </w:r>
      <w:r w:rsidRPr="00FE1B76">
        <w:rPr>
          <w:rFonts w:asciiTheme="majorBidi" w:hAnsiTheme="majorBidi" w:cstheme="majorBidi"/>
          <w:sz w:val="24"/>
          <w:szCs w:val="24"/>
          <w:lang w:val="id-ID"/>
        </w:rPr>
        <w:t>pr</w:t>
      </w:r>
      <w:r w:rsidR="0007092D">
        <w:rPr>
          <w:rFonts w:asciiTheme="majorBidi" w:hAnsiTheme="majorBidi" w:cstheme="majorBidi"/>
          <w:sz w:val="24"/>
          <w:szCs w:val="24"/>
          <w:lang w:val="id-ID"/>
        </w:rPr>
        <w:t>insip yang mengaturnya, nilai-</w:t>
      </w:r>
      <w:r w:rsidRPr="00FE1B76">
        <w:rPr>
          <w:rFonts w:asciiTheme="majorBidi" w:hAnsiTheme="majorBidi" w:cstheme="majorBidi"/>
          <w:sz w:val="24"/>
          <w:szCs w:val="24"/>
          <w:lang w:val="id-ID"/>
        </w:rPr>
        <w:t>nilai luhu</w:t>
      </w:r>
      <w:r w:rsidR="0007092D">
        <w:rPr>
          <w:rFonts w:asciiTheme="majorBidi" w:hAnsiTheme="majorBidi" w:cstheme="majorBidi"/>
          <w:sz w:val="24"/>
          <w:szCs w:val="24"/>
          <w:lang w:val="id-ID"/>
        </w:rPr>
        <w:t>r yang menggerakkannya, sikap-</w:t>
      </w:r>
      <w:r w:rsidRPr="00FE1B76">
        <w:rPr>
          <w:rFonts w:asciiTheme="majorBidi" w:hAnsiTheme="majorBidi" w:cstheme="majorBidi"/>
          <w:sz w:val="24"/>
          <w:szCs w:val="24"/>
          <w:lang w:val="id-ID"/>
        </w:rPr>
        <w:t>sikap mulia y</w:t>
      </w:r>
      <w:r w:rsidR="0007092D">
        <w:rPr>
          <w:rFonts w:asciiTheme="majorBidi" w:hAnsiTheme="majorBidi" w:cstheme="majorBidi"/>
          <w:sz w:val="24"/>
          <w:szCs w:val="24"/>
          <w:lang w:val="id-ID"/>
        </w:rPr>
        <w:t>ang dilahirkannya, dan standar-</w:t>
      </w:r>
      <w:r w:rsidRPr="00FE1B76">
        <w:rPr>
          <w:rFonts w:asciiTheme="majorBidi" w:hAnsiTheme="majorBidi" w:cstheme="majorBidi"/>
          <w:sz w:val="24"/>
          <w:szCs w:val="24"/>
          <w:lang w:val="id-ID"/>
        </w:rPr>
        <w:t>standar tinggi yang hendak di capainya termasuk karakter utama, pikiran pokok, kode etik, kode mor</w:t>
      </w:r>
      <w:r w:rsidR="004D0F91" w:rsidRPr="00FE1B76">
        <w:rPr>
          <w:rFonts w:asciiTheme="majorBidi" w:hAnsiTheme="majorBidi" w:cstheme="majorBidi"/>
          <w:sz w:val="24"/>
          <w:szCs w:val="24"/>
          <w:lang w:val="id-ID"/>
        </w:rPr>
        <w:t>al dan kode perilaku para pemili</w:t>
      </w:r>
      <w:r w:rsidRPr="00FE1B76">
        <w:rPr>
          <w:rFonts w:asciiTheme="majorBidi" w:hAnsiTheme="majorBidi" w:cstheme="majorBidi"/>
          <w:sz w:val="24"/>
          <w:szCs w:val="24"/>
          <w:lang w:val="id-ID"/>
        </w:rPr>
        <w:t>knya.</w:t>
      </w:r>
    </w:p>
    <w:p w:rsidR="00B55A8B" w:rsidRPr="00FE1B76" w:rsidRDefault="00B55A8B" w:rsidP="001A79FE">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pendapat Mulyadi (2008) bahwa etos kerja merupakan jiwa dan semangat kerja yang dipengaruhi oleh cara pandang terhadap pekerjaan. Cara pan</w:t>
      </w:r>
      <w:r w:rsidR="0007092D">
        <w:rPr>
          <w:rFonts w:asciiTheme="majorBidi" w:hAnsiTheme="majorBidi" w:cstheme="majorBidi"/>
          <w:sz w:val="24"/>
          <w:szCs w:val="24"/>
          <w:lang w:val="id-ID"/>
        </w:rPr>
        <w:t>dang ini bersumber pada nilai-</w:t>
      </w:r>
      <w:r w:rsidRPr="00FE1B76">
        <w:rPr>
          <w:rFonts w:asciiTheme="majorBidi" w:hAnsiTheme="majorBidi" w:cstheme="majorBidi"/>
          <w:sz w:val="24"/>
          <w:szCs w:val="24"/>
          <w:lang w:val="id-ID"/>
        </w:rPr>
        <w:t xml:space="preserve">nilai yang tumbuh, berkembang, dan dianut oleh seseorang masyarakat. Siagian </w:t>
      </w:r>
      <w:r w:rsidRPr="00FE1B76">
        <w:rPr>
          <w:rFonts w:asciiTheme="majorBidi" w:hAnsiTheme="majorBidi" w:cstheme="majorBidi"/>
          <w:sz w:val="24"/>
          <w:szCs w:val="24"/>
          <w:lang w:val="id-ID"/>
        </w:rPr>
        <w:lastRenderedPageBreak/>
        <w:t>(Tampubolon, 2007), menambahkan</w:t>
      </w:r>
      <w:r w:rsidR="0007092D">
        <w:rPr>
          <w:rFonts w:asciiTheme="majorBidi" w:hAnsiTheme="majorBidi" w:cstheme="majorBidi"/>
          <w:sz w:val="24"/>
          <w:szCs w:val="24"/>
          <w:lang w:val="id-ID"/>
        </w:rPr>
        <w:t xml:space="preserve"> bahwa etos kerja ialah norma-</w:t>
      </w:r>
      <w:r w:rsidRPr="00FE1B76">
        <w:rPr>
          <w:rFonts w:asciiTheme="majorBidi" w:hAnsiTheme="majorBidi" w:cstheme="majorBidi"/>
          <w:sz w:val="24"/>
          <w:szCs w:val="24"/>
          <w:lang w:val="id-ID"/>
        </w:rPr>
        <w:t>norma yang bersifat mengikat dan ditetapkan s</w:t>
      </w:r>
      <w:r w:rsidR="0007092D">
        <w:rPr>
          <w:rFonts w:asciiTheme="majorBidi" w:hAnsiTheme="majorBidi" w:cstheme="majorBidi"/>
          <w:sz w:val="24"/>
          <w:szCs w:val="24"/>
          <w:lang w:val="id-ID"/>
        </w:rPr>
        <w:t>ecara eksplisit serta praktek-</w:t>
      </w:r>
      <w:r w:rsidRPr="00FE1B76">
        <w:rPr>
          <w:rFonts w:asciiTheme="majorBidi" w:hAnsiTheme="majorBidi" w:cstheme="majorBidi"/>
          <w:sz w:val="24"/>
          <w:szCs w:val="24"/>
          <w:lang w:val="id-ID"/>
        </w:rPr>
        <w:t>praktek yang diterima dan diakui sebagai kebiasaan yang wajar untuk dipertahankan dan diterapkan dalam kehidupan para anggota suatu organisasi.</w:t>
      </w:r>
    </w:p>
    <w:p w:rsidR="00B55A8B" w:rsidRPr="00FE1B76" w:rsidRDefault="00B55A8B" w:rsidP="00431E22">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Anaroga (2009) menjelaskan etos kerja merupakan pandangan dan sikap suatu bangsa atau umat terhadap kerja. Lalu chaplin (2001) mengatakan bahwa etos kerja adalah watak atau karakter suatu kelompok nasi</w:t>
      </w:r>
      <w:r w:rsidR="000B4F31" w:rsidRPr="00FE1B76">
        <w:rPr>
          <w:rFonts w:asciiTheme="majorBidi" w:hAnsiTheme="majorBidi" w:cstheme="majorBidi"/>
          <w:sz w:val="24"/>
          <w:szCs w:val="24"/>
          <w:lang w:val="id-ID"/>
        </w:rPr>
        <w:t>onal atau kelompok rasial tertentu. Etos kerja dalam suatu perusahaan tidak akan muncul begitu saja, akan tetapi har</w:t>
      </w:r>
      <w:r w:rsidR="0007092D">
        <w:rPr>
          <w:rFonts w:asciiTheme="majorBidi" w:hAnsiTheme="majorBidi" w:cstheme="majorBidi"/>
          <w:sz w:val="24"/>
          <w:szCs w:val="24"/>
          <w:lang w:val="id-ID"/>
        </w:rPr>
        <w:t>us di upayakan dengan sungguh-</w:t>
      </w:r>
      <w:r w:rsidR="000B4F31" w:rsidRPr="00FE1B76">
        <w:rPr>
          <w:rFonts w:asciiTheme="majorBidi" w:hAnsiTheme="majorBidi" w:cstheme="majorBidi"/>
          <w:sz w:val="24"/>
          <w:szCs w:val="24"/>
          <w:lang w:val="id-ID"/>
        </w:rPr>
        <w:t xml:space="preserve">sungguh </w:t>
      </w:r>
      <w:r w:rsidR="004D0F91" w:rsidRPr="00FE1B76">
        <w:rPr>
          <w:rFonts w:asciiTheme="majorBidi" w:hAnsiTheme="majorBidi" w:cstheme="majorBidi"/>
          <w:sz w:val="24"/>
          <w:szCs w:val="24"/>
          <w:lang w:val="id-ID"/>
        </w:rPr>
        <w:t>melalui suatu proses yang terkendali dengan melibatkan semua sumber daya manusia dala</w:t>
      </w:r>
      <w:r w:rsidR="0007092D">
        <w:rPr>
          <w:rFonts w:asciiTheme="majorBidi" w:hAnsiTheme="majorBidi" w:cstheme="majorBidi"/>
          <w:sz w:val="24"/>
          <w:szCs w:val="24"/>
          <w:lang w:val="id-ID"/>
        </w:rPr>
        <w:t>m seperangkat sistem dan alat-</w:t>
      </w:r>
      <w:r w:rsidR="004D0F91" w:rsidRPr="00FE1B76">
        <w:rPr>
          <w:rFonts w:asciiTheme="majorBidi" w:hAnsiTheme="majorBidi" w:cstheme="majorBidi"/>
          <w:sz w:val="24"/>
          <w:szCs w:val="24"/>
          <w:lang w:val="id-ID"/>
        </w:rPr>
        <w:t>alat pendukung.</w:t>
      </w:r>
    </w:p>
    <w:p w:rsidR="003A179C" w:rsidRPr="00FE1B76" w:rsidRDefault="003A179C" w:rsidP="00431E22">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Sinamo (2011) </w:t>
      </w:r>
      <w:r w:rsidR="004D0F91" w:rsidRPr="00FE1B76">
        <w:rPr>
          <w:rFonts w:asciiTheme="majorBidi" w:hAnsiTheme="majorBidi" w:cstheme="majorBidi"/>
          <w:sz w:val="24"/>
          <w:szCs w:val="24"/>
          <w:lang w:val="id-ID"/>
        </w:rPr>
        <w:t xml:space="preserve">juga </w:t>
      </w:r>
      <w:r w:rsidRPr="00FE1B76">
        <w:rPr>
          <w:rFonts w:asciiTheme="majorBidi" w:hAnsiTheme="majorBidi" w:cstheme="majorBidi"/>
          <w:sz w:val="24"/>
          <w:szCs w:val="24"/>
          <w:lang w:val="id-ID"/>
        </w:rPr>
        <w:t xml:space="preserve">menjelaskan, terdapat delapan aspek etos kerja yang sudah terbukti secara universal </w:t>
      </w:r>
      <w:r w:rsidR="0007092D">
        <w:rPr>
          <w:rFonts w:asciiTheme="majorBidi" w:hAnsiTheme="majorBidi" w:cstheme="majorBidi"/>
          <w:sz w:val="24"/>
          <w:szCs w:val="24"/>
          <w:lang w:val="id-ID"/>
        </w:rPr>
        <w:t>diterima dan dipercaya. Aspek-</w:t>
      </w:r>
      <w:r w:rsidRPr="00FE1B76">
        <w:rPr>
          <w:rFonts w:asciiTheme="majorBidi" w:hAnsiTheme="majorBidi" w:cstheme="majorBidi"/>
          <w:sz w:val="24"/>
          <w:szCs w:val="24"/>
          <w:lang w:val="id-ID"/>
        </w:rPr>
        <w:t>aspek tersebut ialah kerja adalah rahmat, kerja adalah amanah, kerja adalaha panggilan, kerja adalah aktualisasi, kerja adalah ibadah, kerja adalah seni, kerja adalah kehormatan, dan kerja adalah pelayanan.</w:t>
      </w:r>
    </w:p>
    <w:p w:rsidR="005E646C" w:rsidRPr="00FE1B76" w:rsidRDefault="00B86D50" w:rsidP="00431E22">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Dari beberapa pendapat para ahli yang menjelaskan pengertian etos kerja tersebut, peneliti menyimpulkan bahwa etos kerja adalah</w:t>
      </w:r>
      <w:r w:rsidR="004D0F91" w:rsidRPr="00FE1B76">
        <w:rPr>
          <w:rFonts w:asciiTheme="majorBidi" w:hAnsiTheme="majorBidi" w:cstheme="majorBidi"/>
          <w:sz w:val="24"/>
          <w:szCs w:val="24"/>
          <w:lang w:val="id-ID"/>
        </w:rPr>
        <w:t xml:space="preserve"> sikap atau pandangan yang mendasar </w:t>
      </w:r>
      <w:r w:rsidR="001107C9" w:rsidRPr="00FE1B76">
        <w:rPr>
          <w:rFonts w:asciiTheme="majorBidi" w:hAnsiTheme="majorBidi" w:cstheme="majorBidi"/>
          <w:sz w:val="24"/>
          <w:szCs w:val="24"/>
          <w:lang w:val="id-ID"/>
        </w:rPr>
        <w:t xml:space="preserve">yang dipegang oleh kelompok manusia untuk menilai tentang cara pandang yang positif bagi kehidupan, sehingga </w:t>
      </w:r>
      <w:r w:rsidR="001107C9" w:rsidRPr="00FE1B76">
        <w:rPr>
          <w:rFonts w:asciiTheme="majorBidi" w:hAnsiTheme="majorBidi" w:cstheme="majorBidi"/>
          <w:sz w:val="24"/>
          <w:szCs w:val="24"/>
          <w:lang w:val="id-ID"/>
        </w:rPr>
        <w:lastRenderedPageBreak/>
        <w:t>mampu mengekspresikan peningkatan penilaian yang mendorong dirinya untuk melakukan sesuatu yang dicapai.</w:t>
      </w:r>
    </w:p>
    <w:p w:rsidR="001107C9" w:rsidRPr="00FE1B76" w:rsidRDefault="0007092D" w:rsidP="003349F0">
      <w:pPr>
        <w:pStyle w:val="Heading3"/>
        <w:numPr>
          <w:ilvl w:val="3"/>
          <w:numId w:val="6"/>
        </w:numPr>
        <w:spacing w:line="480" w:lineRule="auto"/>
        <w:ind w:left="851"/>
        <w:rPr>
          <w:rFonts w:asciiTheme="majorBidi" w:hAnsiTheme="majorBidi"/>
          <w:sz w:val="24"/>
          <w:szCs w:val="24"/>
          <w:lang w:val="id-ID"/>
        </w:rPr>
      </w:pPr>
      <w:bookmarkStart w:id="5" w:name="_Toc94640418"/>
      <w:r>
        <w:rPr>
          <w:rFonts w:asciiTheme="majorBidi" w:hAnsiTheme="majorBidi"/>
          <w:sz w:val="24"/>
          <w:szCs w:val="24"/>
          <w:lang w:val="id-ID"/>
        </w:rPr>
        <w:t>Ciri-</w:t>
      </w:r>
      <w:r w:rsidR="001107C9" w:rsidRPr="00FE1B76">
        <w:rPr>
          <w:rFonts w:asciiTheme="majorBidi" w:hAnsiTheme="majorBidi"/>
          <w:sz w:val="24"/>
          <w:szCs w:val="24"/>
          <w:lang w:val="id-ID"/>
        </w:rPr>
        <w:t>ciri etos kerja</w:t>
      </w:r>
      <w:bookmarkEnd w:id="5"/>
    </w:p>
    <w:p w:rsidR="007D15C7" w:rsidRPr="00FE1B76" w:rsidRDefault="001107C9" w:rsidP="003349F0">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tasmara (2002) kelompok masyarakat dapat dikatakan memiliki etos kerja yang tin</w:t>
      </w:r>
      <w:r w:rsidR="0007092D">
        <w:rPr>
          <w:rFonts w:asciiTheme="majorBidi" w:hAnsiTheme="majorBidi" w:cstheme="majorBidi"/>
          <w:sz w:val="24"/>
          <w:szCs w:val="24"/>
          <w:lang w:val="id-ID"/>
        </w:rPr>
        <w:t>ggi apabila menunjukkan tanda-</w:t>
      </w:r>
      <w:r w:rsidRPr="00FE1B76">
        <w:rPr>
          <w:rFonts w:asciiTheme="majorBidi" w:hAnsiTheme="majorBidi" w:cstheme="majorBidi"/>
          <w:sz w:val="24"/>
          <w:szCs w:val="24"/>
          <w:lang w:val="id-ID"/>
        </w:rPr>
        <w:t>tanda sebagai berikut:</w:t>
      </w:r>
    </w:p>
    <w:p w:rsidR="007D15C7" w:rsidRPr="00FE1B76" w:rsidRDefault="00840C5C" w:rsidP="0007092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reka memiliki komitmen</w:t>
      </w:r>
      <w:r w:rsidR="00805308" w:rsidRPr="00FE1B76">
        <w:rPr>
          <w:rFonts w:asciiTheme="majorBidi" w:hAnsiTheme="majorBidi" w:cstheme="majorBidi"/>
          <w:sz w:val="24"/>
          <w:szCs w:val="24"/>
          <w:lang w:val="id-ID"/>
        </w:rPr>
        <w:t>.</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reka kecanduan terhadap waktu</w:t>
      </w:r>
      <w:r w:rsidR="00805308" w:rsidRPr="00FE1B76">
        <w:rPr>
          <w:rFonts w:asciiTheme="majorBidi" w:hAnsiTheme="majorBidi" w:cstheme="majorBidi"/>
          <w:sz w:val="24"/>
          <w:szCs w:val="24"/>
          <w:lang w:val="id-ID"/>
        </w:rPr>
        <w:t>.</w:t>
      </w:r>
      <w:r w:rsidRPr="00FE1B76">
        <w:rPr>
          <w:rFonts w:asciiTheme="majorBidi" w:hAnsiTheme="majorBidi" w:cstheme="majorBidi"/>
          <w:sz w:val="24"/>
          <w:szCs w:val="24"/>
          <w:lang w:val="id-ID"/>
        </w:rPr>
        <w:t xml:space="preserve"> </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reka kecandauan disiplin dan semangat pembaharuan</w:t>
      </w:r>
      <w:r w:rsidR="00805308" w:rsidRPr="00FE1B76">
        <w:rPr>
          <w:rFonts w:asciiTheme="majorBidi" w:hAnsiTheme="majorBidi" w:cstheme="majorBidi"/>
          <w:sz w:val="24"/>
          <w:szCs w:val="24"/>
          <w:lang w:val="id-ID"/>
        </w:rPr>
        <w:t>.</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onsekuen dan menghadapi tantangan</w:t>
      </w:r>
      <w:r w:rsidR="00805308" w:rsidRPr="00FE1B76">
        <w:rPr>
          <w:rFonts w:asciiTheme="majorBidi" w:hAnsiTheme="majorBidi" w:cstheme="majorBidi"/>
          <w:sz w:val="24"/>
          <w:szCs w:val="24"/>
          <w:lang w:val="id-ID"/>
        </w:rPr>
        <w:t>.</w:t>
      </w:r>
      <w:r w:rsidRPr="00FE1B76">
        <w:rPr>
          <w:rFonts w:asciiTheme="majorBidi" w:hAnsiTheme="majorBidi" w:cstheme="majorBidi"/>
          <w:sz w:val="24"/>
          <w:szCs w:val="24"/>
          <w:lang w:val="id-ID"/>
        </w:rPr>
        <w:t xml:space="preserve"> </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reka memiliki rasa percaya diri serta kerja dikatakan sebagai ibadah</w:t>
      </w:r>
      <w:r w:rsidR="00805308" w:rsidRPr="00FE1B76">
        <w:rPr>
          <w:rFonts w:asciiTheme="majorBidi" w:hAnsiTheme="majorBidi" w:cstheme="majorBidi"/>
          <w:sz w:val="24"/>
          <w:szCs w:val="24"/>
          <w:lang w:val="id-ID"/>
        </w:rPr>
        <w:t>.</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reka memiliki tipe yang bertanggung jawab</w:t>
      </w:r>
      <w:r w:rsidR="00805308" w:rsidRPr="00FE1B76">
        <w:rPr>
          <w:rFonts w:asciiTheme="majorBidi" w:hAnsiTheme="majorBidi" w:cstheme="majorBidi"/>
          <w:sz w:val="24"/>
          <w:szCs w:val="24"/>
          <w:lang w:val="id-ID"/>
        </w:rPr>
        <w:t>.</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miliki jiwa kepemimpinan, dan keinginan untuk mandiri</w:t>
      </w:r>
      <w:r w:rsidR="00805308" w:rsidRPr="00FE1B76">
        <w:rPr>
          <w:rFonts w:asciiTheme="majorBidi" w:hAnsiTheme="majorBidi" w:cstheme="majorBidi"/>
          <w:sz w:val="24"/>
          <w:szCs w:val="24"/>
          <w:lang w:val="id-ID"/>
        </w:rPr>
        <w:t>.</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mpunyai penilaian yang sangat positif terhadap hasil kerja manusia.</w:t>
      </w:r>
    </w:p>
    <w:p w:rsidR="007D15C7"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empatkan pandangan tentang kerja sebagai suatu hal yang amat luhur bagi eksistensi manusia.</w:t>
      </w:r>
    </w:p>
    <w:p w:rsidR="00840C5C" w:rsidRPr="00FE1B76" w:rsidRDefault="00840C5C" w:rsidP="006A596D">
      <w:pPr>
        <w:pStyle w:val="ListParagraph"/>
        <w:numPr>
          <w:ilvl w:val="0"/>
          <w:numId w:val="23"/>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rja dirasakan sebagai aktivitas yang bermakna bagi kehidupan manusia</w:t>
      </w:r>
      <w:r w:rsidR="00805308" w:rsidRPr="00FE1B76">
        <w:rPr>
          <w:rFonts w:asciiTheme="majorBidi" w:hAnsiTheme="majorBidi" w:cstheme="majorBidi"/>
          <w:sz w:val="24"/>
          <w:szCs w:val="24"/>
          <w:lang w:val="id-ID"/>
        </w:rPr>
        <w:t>.</w:t>
      </w:r>
    </w:p>
    <w:p w:rsidR="00805308" w:rsidRPr="00FE1B76" w:rsidRDefault="00805308" w:rsidP="00431E22">
      <w:pPr>
        <w:spacing w:line="480" w:lineRule="auto"/>
        <w:ind w:left="851" w:firstLine="425"/>
        <w:jc w:val="both"/>
        <w:rPr>
          <w:rFonts w:asciiTheme="majorBidi" w:hAnsiTheme="majorBidi" w:cstheme="majorBidi"/>
          <w:sz w:val="24"/>
          <w:szCs w:val="24"/>
          <w:lang w:val="id-ID"/>
        </w:rPr>
      </w:pPr>
      <w:r w:rsidRPr="00FE1B76">
        <w:rPr>
          <w:rFonts w:asciiTheme="majorBidi" w:hAnsiTheme="majorBidi" w:cstheme="majorBidi"/>
          <w:sz w:val="24"/>
          <w:szCs w:val="24"/>
          <w:lang w:val="id-ID"/>
        </w:rPr>
        <w:t>Sedangkan bagi individu yang memiliki etos kerja yang rend</w:t>
      </w:r>
      <w:r w:rsidR="0007092D">
        <w:rPr>
          <w:rFonts w:asciiTheme="majorBidi" w:hAnsiTheme="majorBidi" w:cstheme="majorBidi"/>
          <w:sz w:val="24"/>
          <w:szCs w:val="24"/>
          <w:lang w:val="id-ID"/>
        </w:rPr>
        <w:t>ah maka akan menunjukkan ciri-</w:t>
      </w:r>
      <w:r w:rsidRPr="00FE1B76">
        <w:rPr>
          <w:rFonts w:asciiTheme="majorBidi" w:hAnsiTheme="majorBidi" w:cstheme="majorBidi"/>
          <w:sz w:val="24"/>
          <w:szCs w:val="24"/>
          <w:lang w:val="id-ID"/>
        </w:rPr>
        <w:t>ciri yang sebaliknya:</w:t>
      </w:r>
    </w:p>
    <w:p w:rsidR="00805308" w:rsidRPr="00FE1B76" w:rsidRDefault="00805308" w:rsidP="00970D54">
      <w:pPr>
        <w:pStyle w:val="ListParagraph"/>
        <w:numPr>
          <w:ilvl w:val="6"/>
          <w:numId w:val="6"/>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rja dirasakan sebagai suatu hal yang membebani.</w:t>
      </w:r>
    </w:p>
    <w:p w:rsidR="00805308" w:rsidRPr="00FE1B76" w:rsidRDefault="00805308" w:rsidP="00970D54">
      <w:pPr>
        <w:pStyle w:val="ListParagraph"/>
        <w:numPr>
          <w:ilvl w:val="6"/>
          <w:numId w:val="6"/>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Urang dan bahkan tidak menghargai hasil kerja manusia.</w:t>
      </w:r>
    </w:p>
    <w:p w:rsidR="00805308" w:rsidRPr="00FE1B76" w:rsidRDefault="00805308" w:rsidP="00970D54">
      <w:pPr>
        <w:pStyle w:val="ListParagraph"/>
        <w:numPr>
          <w:ilvl w:val="6"/>
          <w:numId w:val="6"/>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rja dipandang sebagai suatu penghambat dalam memperoleh kesenangan.</w:t>
      </w:r>
    </w:p>
    <w:p w:rsidR="00805308" w:rsidRPr="00FE1B76" w:rsidRDefault="00805308" w:rsidP="00970D54">
      <w:pPr>
        <w:pStyle w:val="ListParagraph"/>
        <w:numPr>
          <w:ilvl w:val="6"/>
          <w:numId w:val="6"/>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rja dilakukan sebagai bentuk keterpaksaan.</w:t>
      </w:r>
    </w:p>
    <w:p w:rsidR="00805308" w:rsidRPr="00FE1B76" w:rsidRDefault="00805308" w:rsidP="00970D54">
      <w:pPr>
        <w:pStyle w:val="ListParagraph"/>
        <w:numPr>
          <w:ilvl w:val="6"/>
          <w:numId w:val="6"/>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rja dihayati sebagai bentuk rutinitas hidup.</w:t>
      </w:r>
      <w:r w:rsidR="00197BF7" w:rsidRPr="00FE1B76">
        <w:rPr>
          <w:rFonts w:asciiTheme="majorBidi" w:hAnsiTheme="majorBidi" w:cstheme="majorBidi"/>
          <w:sz w:val="24"/>
          <w:szCs w:val="24"/>
          <w:lang w:val="id-ID"/>
        </w:rPr>
        <w:t xml:space="preserve"> (www.worpress.com)</w:t>
      </w:r>
    </w:p>
    <w:p w:rsidR="00197BF7" w:rsidRPr="00FE1B76" w:rsidRDefault="00197BF7" w:rsidP="00431E22">
      <w:p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Etos kerja yang baik diantaranya aktif, ceria, dinamis, disiplin, efektif, energik, focus, ikhlas, jujur, optimis, kerja keras, ramah, sabar, semangat, tanggung jawab, ulet, menghargai (</w:t>
      </w:r>
      <w:hyperlink r:id="rId8" w:history="1">
        <w:r w:rsidRPr="00FE1B76">
          <w:rPr>
            <w:rStyle w:val="Hyperlink"/>
            <w:rFonts w:asciiTheme="majorBidi" w:hAnsiTheme="majorBidi" w:cstheme="majorBidi"/>
            <w:sz w:val="24"/>
            <w:szCs w:val="24"/>
            <w:lang w:val="id-ID"/>
          </w:rPr>
          <w:t>www.worpress.com</w:t>
        </w:r>
      </w:hyperlink>
      <w:r w:rsidRPr="00FE1B76">
        <w:rPr>
          <w:rFonts w:asciiTheme="majorBidi" w:hAnsiTheme="majorBidi" w:cstheme="majorBidi"/>
          <w:sz w:val="24"/>
          <w:szCs w:val="24"/>
          <w:lang w:val="id-ID"/>
        </w:rPr>
        <w:t xml:space="preserve">). </w:t>
      </w:r>
    </w:p>
    <w:p w:rsidR="00CC6CCC" w:rsidRPr="00FE1B76" w:rsidRDefault="00CC6CCC" w:rsidP="003349F0">
      <w:pPr>
        <w:pStyle w:val="Heading3"/>
        <w:numPr>
          <w:ilvl w:val="3"/>
          <w:numId w:val="6"/>
        </w:numPr>
        <w:spacing w:line="480" w:lineRule="auto"/>
        <w:ind w:left="851"/>
        <w:rPr>
          <w:rFonts w:asciiTheme="majorBidi" w:hAnsiTheme="majorBidi"/>
          <w:sz w:val="24"/>
          <w:szCs w:val="24"/>
          <w:lang w:val="id-ID"/>
        </w:rPr>
      </w:pPr>
      <w:bookmarkStart w:id="6" w:name="_Toc94640419"/>
      <w:r w:rsidRPr="00FE1B76">
        <w:rPr>
          <w:rFonts w:asciiTheme="majorBidi" w:hAnsiTheme="majorBidi"/>
          <w:sz w:val="24"/>
          <w:szCs w:val="24"/>
          <w:lang w:val="id-ID"/>
        </w:rPr>
        <w:t>Fungsi etos kerja</w:t>
      </w:r>
      <w:bookmarkEnd w:id="6"/>
    </w:p>
    <w:p w:rsidR="00CC6CCC" w:rsidRPr="00FE1B76" w:rsidRDefault="00CC6CCC" w:rsidP="003349F0">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Secara umum, etos kerja berfungsi sebagai alat penggerak tetap perbuatan dan kegiatan individu. Menurut A. Tabrani (1989) dalam penelitian Arischa Octarina (2013) fungsi etos kerja adalah pendorong timbulnya perbuatan, Penggairah dalam aktivitas, dan sebagai alat penggerak, maka besar kecilnya motivasi akan menentukan cepat lambatnya suatu perbuatan.</w:t>
      </w:r>
    </w:p>
    <w:p w:rsidR="00B86D50" w:rsidRPr="00FE1B76" w:rsidRDefault="0007092D" w:rsidP="003349F0">
      <w:pPr>
        <w:pStyle w:val="Heading3"/>
        <w:numPr>
          <w:ilvl w:val="3"/>
          <w:numId w:val="6"/>
        </w:numPr>
        <w:spacing w:line="480" w:lineRule="auto"/>
        <w:ind w:left="851"/>
        <w:rPr>
          <w:rFonts w:asciiTheme="majorBidi" w:hAnsiTheme="majorBidi"/>
          <w:sz w:val="24"/>
          <w:szCs w:val="24"/>
          <w:lang w:val="id-ID"/>
        </w:rPr>
      </w:pPr>
      <w:bookmarkStart w:id="7" w:name="_Toc94640420"/>
      <w:r>
        <w:rPr>
          <w:rFonts w:asciiTheme="majorBidi" w:hAnsiTheme="majorBidi"/>
          <w:sz w:val="24"/>
          <w:szCs w:val="24"/>
          <w:lang w:val="id-ID"/>
        </w:rPr>
        <w:t>Faktor-</w:t>
      </w:r>
      <w:r w:rsidR="00DE0AF1" w:rsidRPr="00FE1B76">
        <w:rPr>
          <w:rFonts w:asciiTheme="majorBidi" w:hAnsiTheme="majorBidi"/>
          <w:sz w:val="24"/>
          <w:szCs w:val="24"/>
          <w:lang w:val="id-ID"/>
        </w:rPr>
        <w:t>faktor yang mempengeruhi etos kerja</w:t>
      </w:r>
      <w:bookmarkEnd w:id="7"/>
    </w:p>
    <w:p w:rsidR="001A79FE" w:rsidRPr="00FE1B76" w:rsidRDefault="00DE0AF1" w:rsidP="003349F0">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Donni Juni Priansa (2014: 285) etos kerja dipengaruhi oleh berbagai faktor, baik internal maupun eksternal:</w:t>
      </w:r>
    </w:p>
    <w:p w:rsidR="00DE0AF1" w:rsidRPr="00FE1B76" w:rsidRDefault="001A79FE" w:rsidP="001A79FE">
      <w:pPr>
        <w:spacing w:after="160" w:line="259" w:lineRule="auto"/>
        <w:rPr>
          <w:rFonts w:asciiTheme="majorBidi" w:hAnsiTheme="majorBidi" w:cstheme="majorBidi"/>
          <w:sz w:val="24"/>
          <w:szCs w:val="24"/>
          <w:lang w:val="id-ID"/>
        </w:rPr>
      </w:pPr>
      <w:r w:rsidRPr="00FE1B76">
        <w:rPr>
          <w:rFonts w:asciiTheme="majorBidi" w:hAnsiTheme="majorBidi" w:cstheme="majorBidi"/>
          <w:sz w:val="24"/>
          <w:szCs w:val="24"/>
          <w:lang w:val="id-ID"/>
        </w:rPr>
        <w:br w:type="page"/>
      </w:r>
    </w:p>
    <w:p w:rsidR="00515BFF" w:rsidRPr="00FE1B76" w:rsidRDefault="0007092D" w:rsidP="00970D54">
      <w:pPr>
        <w:pStyle w:val="ListParagraph"/>
        <w:numPr>
          <w:ilvl w:val="3"/>
          <w:numId w:val="5"/>
        </w:numPr>
        <w:spacing w:line="480" w:lineRule="auto"/>
        <w:ind w:left="1276"/>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Faktor-</w:t>
      </w:r>
      <w:r w:rsidR="00DE0AF1" w:rsidRPr="00FE1B76">
        <w:rPr>
          <w:rFonts w:asciiTheme="majorBidi" w:hAnsiTheme="majorBidi" w:cstheme="majorBidi"/>
          <w:sz w:val="24"/>
          <w:szCs w:val="24"/>
          <w:lang w:val="id-ID"/>
        </w:rPr>
        <w:t xml:space="preserve">faktor </w:t>
      </w:r>
      <w:r w:rsidR="00515BFF" w:rsidRPr="00FE1B76">
        <w:rPr>
          <w:rFonts w:asciiTheme="majorBidi" w:hAnsiTheme="majorBidi" w:cstheme="majorBidi"/>
          <w:sz w:val="24"/>
          <w:szCs w:val="24"/>
          <w:lang w:val="id-ID"/>
        </w:rPr>
        <w:t>internal</w:t>
      </w:r>
    </w:p>
    <w:p w:rsidR="00DE0AF1" w:rsidRPr="00FE1B76" w:rsidRDefault="0007092D" w:rsidP="00431E22">
      <w:pPr>
        <w:pStyle w:val="ListParagraph"/>
        <w:spacing w:line="480" w:lineRule="auto"/>
        <w:ind w:left="1276"/>
        <w:jc w:val="both"/>
        <w:rPr>
          <w:rFonts w:asciiTheme="majorBidi" w:hAnsiTheme="majorBidi" w:cstheme="majorBidi"/>
          <w:sz w:val="24"/>
          <w:szCs w:val="24"/>
          <w:lang w:val="id-ID"/>
        </w:rPr>
      </w:pPr>
      <w:r>
        <w:rPr>
          <w:rFonts w:asciiTheme="majorBidi" w:hAnsiTheme="majorBidi" w:cstheme="majorBidi"/>
          <w:sz w:val="24"/>
          <w:szCs w:val="24"/>
          <w:lang w:val="id-ID"/>
        </w:rPr>
        <w:t>Faktor-</w:t>
      </w:r>
      <w:r w:rsidR="00DE0AF1" w:rsidRPr="00FE1B76">
        <w:rPr>
          <w:rFonts w:asciiTheme="majorBidi" w:hAnsiTheme="majorBidi" w:cstheme="majorBidi"/>
          <w:sz w:val="24"/>
          <w:szCs w:val="24"/>
          <w:lang w:val="id-ID"/>
        </w:rPr>
        <w:t>faktor internal yang mempengaruhi etos kerja pegawai, adalah:</w:t>
      </w:r>
    </w:p>
    <w:p w:rsidR="00DE0AF1" w:rsidRPr="00FE1B76" w:rsidRDefault="00DE0AF1" w:rsidP="00970D54">
      <w:pPr>
        <w:pStyle w:val="ListParagraph"/>
        <w:numPr>
          <w:ilvl w:val="4"/>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Agama </w:t>
      </w:r>
    </w:p>
    <w:p w:rsidR="00DE0AF1" w:rsidRPr="00FE1B76" w:rsidRDefault="0007092D" w:rsidP="00431E22">
      <w:pPr>
        <w:pStyle w:val="ListParagraph"/>
        <w:spacing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Agama membentuk nilai-</w:t>
      </w:r>
      <w:r w:rsidR="00DE0AF1" w:rsidRPr="00FE1B76">
        <w:rPr>
          <w:rFonts w:asciiTheme="majorBidi" w:hAnsiTheme="majorBidi" w:cstheme="majorBidi"/>
          <w:sz w:val="24"/>
          <w:szCs w:val="24"/>
          <w:lang w:val="id-ID"/>
        </w:rPr>
        <w:t>nilai keyakinan dan perilaku. Sistem nilai tersebut akan mempengaruhi atau menentukan pola hidup para penganutnya. Cara berpikir, bersikap dan bertindak pegawai pastilah diwarnai oleh ajaran agama yang dianutnya.</w:t>
      </w:r>
    </w:p>
    <w:p w:rsidR="00DE0AF1" w:rsidRPr="00FE1B76" w:rsidRDefault="00DE0AF1" w:rsidP="00970D54">
      <w:pPr>
        <w:pStyle w:val="ListParagraph"/>
        <w:numPr>
          <w:ilvl w:val="1"/>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Pendidikan</w:t>
      </w:r>
    </w:p>
    <w:p w:rsidR="00DE0AF1" w:rsidRPr="00FE1B76" w:rsidRDefault="00DE0AF1"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Pendidikan yang baik dapat menginternalisasikan etos kerja dengan tepat sehingga individu akan memiliki etos yang tinggi. Karena pendidikan, merupakan proses yang berkelanjutan.</w:t>
      </w:r>
    </w:p>
    <w:p w:rsidR="00DE0AF1" w:rsidRPr="00FE1B76" w:rsidRDefault="00DE0AF1" w:rsidP="00970D54">
      <w:pPr>
        <w:pStyle w:val="ListParagraph"/>
        <w:numPr>
          <w:ilvl w:val="1"/>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Motivasi</w:t>
      </w:r>
    </w:p>
    <w:p w:rsidR="00DE0AF1" w:rsidRPr="00FE1B76" w:rsidRDefault="00DE0AF1"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Individu yang memiliki etos kerja yang tinggi adalah individu yang memiliki motivasi yang tinggi. Etos kerja merupakan pandangan dan sikap, yang</w:t>
      </w:r>
      <w:r w:rsidR="004D4B0E">
        <w:rPr>
          <w:rFonts w:asciiTheme="majorBidi" w:hAnsiTheme="majorBidi" w:cstheme="majorBidi"/>
          <w:sz w:val="24"/>
          <w:szCs w:val="24"/>
          <w:lang w:val="id-ID"/>
        </w:rPr>
        <w:t xml:space="preserve"> tentunya didasari oleh nilai-</w:t>
      </w:r>
      <w:r w:rsidRPr="00FE1B76">
        <w:rPr>
          <w:rFonts w:asciiTheme="majorBidi" w:hAnsiTheme="majorBidi" w:cstheme="majorBidi"/>
          <w:sz w:val="24"/>
          <w:szCs w:val="24"/>
          <w:lang w:val="id-ID"/>
        </w:rPr>
        <w:t>nilai yang diyakini, yang juga dipengaruhi oleh motivasi yang timbul dari dalam dirinya.</w:t>
      </w:r>
    </w:p>
    <w:p w:rsidR="00DE0AF1" w:rsidRPr="00FE1B76" w:rsidRDefault="00DE0AF1" w:rsidP="00970D54">
      <w:pPr>
        <w:pStyle w:val="ListParagraph"/>
        <w:numPr>
          <w:ilvl w:val="1"/>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Usia</w:t>
      </w:r>
    </w:p>
    <w:p w:rsidR="00DE0AF1" w:rsidRPr="00FE1B76" w:rsidRDefault="00DE0AF1"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Beberapa hasil penelitian menunjukkan bahwa pegawai dengan usia dibawah 30 tahun memiliki etos kerja yang lebih tinggi dibandingkan dengan pegawai yang berusia di atas 30 tahun</w:t>
      </w:r>
      <w:r w:rsidR="00515BFF" w:rsidRPr="00FE1B76">
        <w:rPr>
          <w:rFonts w:asciiTheme="majorBidi" w:hAnsiTheme="majorBidi" w:cstheme="majorBidi"/>
          <w:sz w:val="24"/>
          <w:szCs w:val="24"/>
          <w:lang w:val="id-ID"/>
        </w:rPr>
        <w:t>.</w:t>
      </w:r>
    </w:p>
    <w:p w:rsidR="00515BFF" w:rsidRPr="00FE1B76" w:rsidRDefault="00515BFF" w:rsidP="00970D54">
      <w:pPr>
        <w:pStyle w:val="ListParagraph"/>
        <w:numPr>
          <w:ilvl w:val="1"/>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Jenis kelamin</w:t>
      </w:r>
    </w:p>
    <w:p w:rsidR="00515BFF" w:rsidRPr="00FE1B76" w:rsidRDefault="00515BFF"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Jenis kelamin seing kali diidentikkan dengan etos kerja, beberapa pakar mempublikasikan hasil penelitiannya bahwa perempuan lebih cenderung memiliki etos kerja, komitmen dan loyalitas lebih tinggi terhadap pekerj</w:t>
      </w:r>
      <w:r w:rsidR="0007092D">
        <w:rPr>
          <w:rFonts w:asciiTheme="majorBidi" w:hAnsiTheme="majorBidi" w:cstheme="majorBidi"/>
          <w:sz w:val="24"/>
          <w:szCs w:val="24"/>
          <w:lang w:val="id-ID"/>
        </w:rPr>
        <w:t>aan, dibandingkan dengan laki-</w:t>
      </w:r>
      <w:r w:rsidRPr="00FE1B76">
        <w:rPr>
          <w:rFonts w:asciiTheme="majorBidi" w:hAnsiTheme="majorBidi" w:cstheme="majorBidi"/>
          <w:sz w:val="24"/>
          <w:szCs w:val="24"/>
          <w:lang w:val="id-ID"/>
        </w:rPr>
        <w:t>laki.</w:t>
      </w:r>
    </w:p>
    <w:p w:rsidR="00515BFF" w:rsidRPr="00FE1B76" w:rsidRDefault="0007092D" w:rsidP="006A596D">
      <w:pPr>
        <w:pStyle w:val="ListParagraph"/>
        <w:numPr>
          <w:ilvl w:val="0"/>
          <w:numId w:val="22"/>
        </w:numPr>
        <w:spacing w:line="480" w:lineRule="auto"/>
        <w:ind w:left="1276"/>
        <w:jc w:val="both"/>
        <w:rPr>
          <w:rFonts w:asciiTheme="majorBidi" w:hAnsiTheme="majorBidi" w:cstheme="majorBidi"/>
          <w:sz w:val="24"/>
          <w:szCs w:val="24"/>
          <w:lang w:val="id-ID"/>
        </w:rPr>
      </w:pPr>
      <w:r>
        <w:rPr>
          <w:rFonts w:asciiTheme="majorBidi" w:hAnsiTheme="majorBidi" w:cstheme="majorBidi"/>
          <w:sz w:val="24"/>
          <w:szCs w:val="24"/>
          <w:lang w:val="id-ID"/>
        </w:rPr>
        <w:t>Faktor-</w:t>
      </w:r>
      <w:r w:rsidR="00515BFF" w:rsidRPr="00FE1B76">
        <w:rPr>
          <w:rFonts w:asciiTheme="majorBidi" w:hAnsiTheme="majorBidi" w:cstheme="majorBidi"/>
          <w:sz w:val="24"/>
          <w:szCs w:val="24"/>
          <w:lang w:val="id-ID"/>
        </w:rPr>
        <w:t>faktor eksternal</w:t>
      </w:r>
    </w:p>
    <w:p w:rsidR="00515BFF" w:rsidRPr="00FE1B76" w:rsidRDefault="0007092D" w:rsidP="00431E22">
      <w:pPr>
        <w:pStyle w:val="ListParagraph"/>
        <w:spacing w:line="480" w:lineRule="auto"/>
        <w:ind w:left="1276" w:firstLine="317"/>
        <w:jc w:val="both"/>
        <w:rPr>
          <w:rFonts w:asciiTheme="majorBidi" w:hAnsiTheme="majorBidi" w:cstheme="majorBidi"/>
          <w:sz w:val="24"/>
          <w:szCs w:val="24"/>
          <w:lang w:val="id-ID"/>
        </w:rPr>
      </w:pPr>
      <w:r>
        <w:rPr>
          <w:rFonts w:asciiTheme="majorBidi" w:hAnsiTheme="majorBidi" w:cstheme="majorBidi"/>
          <w:sz w:val="24"/>
          <w:szCs w:val="24"/>
          <w:lang w:val="id-ID"/>
        </w:rPr>
        <w:t>Berikut faktor-</w:t>
      </w:r>
      <w:r w:rsidR="00515BFF" w:rsidRPr="00FE1B76">
        <w:rPr>
          <w:rFonts w:asciiTheme="majorBidi" w:hAnsiTheme="majorBidi" w:cstheme="majorBidi"/>
          <w:sz w:val="24"/>
          <w:szCs w:val="24"/>
          <w:lang w:val="id-ID"/>
        </w:rPr>
        <w:t>faktor eksternal yang mempengaruhi etos kerja pegawai:</w:t>
      </w:r>
    </w:p>
    <w:p w:rsidR="00515BFF" w:rsidRPr="00FE1B76" w:rsidRDefault="00515BFF" w:rsidP="00970D54">
      <w:pPr>
        <w:pStyle w:val="ListParagraph"/>
        <w:numPr>
          <w:ilvl w:val="4"/>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Budaya </w:t>
      </w:r>
    </w:p>
    <w:p w:rsidR="00515BFF" w:rsidRPr="00FE1B76" w:rsidRDefault="00515BFF"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Sikap mental, tekad, disiplin dan semangat kerja masyarakat juga disebut sebagai etos budaya. Kemudian etos budaya ini secara operasional juga disebut sebagai etos kerja.</w:t>
      </w:r>
    </w:p>
    <w:p w:rsidR="00515BFF" w:rsidRPr="00FE1B76" w:rsidRDefault="00515BFF" w:rsidP="00970D54">
      <w:pPr>
        <w:pStyle w:val="ListParagraph"/>
        <w:numPr>
          <w:ilvl w:val="4"/>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Sosial politik </w:t>
      </w:r>
    </w:p>
    <w:p w:rsidR="00515BFF" w:rsidRPr="00FE1B76" w:rsidRDefault="00515BFF"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Tinggi atau rendahnya etos kerja suatu masyarakat dipengaruhi juga oleh ada atau tidaknya struktur politik yang mendorong masyarakat untuk bekerja keras dan dapat menikmati hasil kerja keras dengan penuh.</w:t>
      </w:r>
    </w:p>
    <w:p w:rsidR="00515BFF" w:rsidRPr="00FE1B76" w:rsidRDefault="00515BFF" w:rsidP="00970D54">
      <w:pPr>
        <w:pStyle w:val="ListParagraph"/>
        <w:numPr>
          <w:ilvl w:val="4"/>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Kondisi lingkungan (Geografis) </w:t>
      </w:r>
    </w:p>
    <w:p w:rsidR="00515BFF" w:rsidRPr="00FE1B76" w:rsidRDefault="00515BFF"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Etos kerja dapat muncul dikarenakan faktor kondisi geografis. Lingkungan alam yang mendukung mempengaruhi manusia yang berada di dalamnya melakukan usaha untuk dapat mengelola dan mengambil manfaat, dan bahkan dapat </w:t>
      </w:r>
      <w:r w:rsidR="009E15E7" w:rsidRPr="00FE1B76">
        <w:rPr>
          <w:rFonts w:asciiTheme="majorBidi" w:hAnsiTheme="majorBidi" w:cstheme="majorBidi"/>
          <w:sz w:val="24"/>
          <w:szCs w:val="24"/>
          <w:lang w:val="id-ID"/>
        </w:rPr>
        <w:lastRenderedPageBreak/>
        <w:t>mengundang pendatang untuk turut mencari penghidupan di lingkungan tersebut.</w:t>
      </w:r>
    </w:p>
    <w:p w:rsidR="009E15E7" w:rsidRPr="00FE1B76" w:rsidRDefault="009E15E7" w:rsidP="00970D54">
      <w:pPr>
        <w:pStyle w:val="ListParagraph"/>
        <w:numPr>
          <w:ilvl w:val="4"/>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Struktur ekonomi</w:t>
      </w:r>
    </w:p>
    <w:p w:rsidR="009E15E7" w:rsidRPr="00FE1B76" w:rsidRDefault="009E15E7"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Negara yang pro tehadap kemandirian bangsa dan mendu</w:t>
      </w:r>
      <w:r w:rsidR="0007092D">
        <w:rPr>
          <w:rFonts w:asciiTheme="majorBidi" w:hAnsiTheme="majorBidi" w:cstheme="majorBidi"/>
          <w:sz w:val="24"/>
          <w:szCs w:val="24"/>
          <w:lang w:val="id-ID"/>
        </w:rPr>
        <w:t>kung tumbuh kembangnya produk-</w:t>
      </w:r>
      <w:r w:rsidRPr="00FE1B76">
        <w:rPr>
          <w:rFonts w:asciiTheme="majorBidi" w:hAnsiTheme="majorBidi" w:cstheme="majorBidi"/>
          <w:sz w:val="24"/>
          <w:szCs w:val="24"/>
          <w:lang w:val="id-ID"/>
        </w:rPr>
        <w:t>produk dalam negeri akan cenderung mendororng masyarakatnya untuk berkembang dalam kemandirian.</w:t>
      </w:r>
    </w:p>
    <w:p w:rsidR="009E15E7" w:rsidRPr="00FE1B76" w:rsidRDefault="009E15E7" w:rsidP="00970D54">
      <w:pPr>
        <w:pStyle w:val="ListParagraph"/>
        <w:numPr>
          <w:ilvl w:val="4"/>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Tingkat kesejahteraan</w:t>
      </w:r>
    </w:p>
    <w:p w:rsidR="009E15E7" w:rsidRPr="00FE1B76" w:rsidRDefault="009E15E7"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Negara maju dan makmur biasanya memiliki masyarakat yang memiliki etos kerja yang tinggi sehingga mendorong negara tersebut mencapai kesuksesan.</w:t>
      </w:r>
    </w:p>
    <w:p w:rsidR="009E15E7" w:rsidRPr="00FE1B76" w:rsidRDefault="009E15E7" w:rsidP="00970D54">
      <w:pPr>
        <w:pStyle w:val="ListParagraph"/>
        <w:numPr>
          <w:ilvl w:val="1"/>
          <w:numId w:val="5"/>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Perkembangan bangsa lain</w:t>
      </w:r>
    </w:p>
    <w:p w:rsidR="00515BFF" w:rsidRPr="00FE1B76" w:rsidRDefault="009E15E7" w:rsidP="00431E22">
      <w:pPr>
        <w:pStyle w:val="ListParagraph"/>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Dewasa ini, dengan berbagai perkembangan perangkat teknologi serta arus informasi yang tanpa bata, telah mendorong banyak negara berkembang untuk meniru etos kerja negara lain.</w:t>
      </w:r>
    </w:p>
    <w:p w:rsidR="003A179C" w:rsidRPr="00FE1B76" w:rsidRDefault="003A179C" w:rsidP="006A596D">
      <w:pPr>
        <w:pStyle w:val="Heading2"/>
        <w:numPr>
          <w:ilvl w:val="0"/>
          <w:numId w:val="40"/>
        </w:numPr>
        <w:spacing w:line="480" w:lineRule="auto"/>
        <w:ind w:left="426"/>
        <w:rPr>
          <w:rFonts w:asciiTheme="majorBidi" w:hAnsiTheme="majorBidi"/>
          <w:i w:val="0"/>
          <w:iCs w:val="0"/>
          <w:sz w:val="24"/>
          <w:szCs w:val="24"/>
          <w:lang w:val="id-ID"/>
        </w:rPr>
      </w:pPr>
      <w:bookmarkStart w:id="8" w:name="_Toc94640421"/>
      <w:r w:rsidRPr="00FE1B76">
        <w:rPr>
          <w:rFonts w:asciiTheme="majorBidi" w:hAnsiTheme="majorBidi"/>
          <w:i w:val="0"/>
          <w:iCs w:val="0"/>
          <w:sz w:val="24"/>
          <w:szCs w:val="24"/>
          <w:lang w:val="id-ID"/>
        </w:rPr>
        <w:t>Disiplin kerja</w:t>
      </w:r>
      <w:bookmarkEnd w:id="8"/>
    </w:p>
    <w:p w:rsidR="003A179C" w:rsidRPr="00FE1B76" w:rsidRDefault="003A179C" w:rsidP="003349F0">
      <w:pPr>
        <w:pStyle w:val="Heading3"/>
        <w:numPr>
          <w:ilvl w:val="3"/>
          <w:numId w:val="5"/>
        </w:numPr>
        <w:spacing w:line="480" w:lineRule="auto"/>
        <w:ind w:left="851"/>
        <w:rPr>
          <w:rFonts w:asciiTheme="majorBidi" w:hAnsiTheme="majorBidi"/>
          <w:sz w:val="24"/>
          <w:szCs w:val="24"/>
          <w:lang w:val="id-ID"/>
        </w:rPr>
      </w:pPr>
      <w:bookmarkStart w:id="9" w:name="_Toc94640422"/>
      <w:r w:rsidRPr="00FE1B76">
        <w:rPr>
          <w:rFonts w:asciiTheme="majorBidi" w:hAnsiTheme="majorBidi"/>
          <w:sz w:val="24"/>
          <w:szCs w:val="24"/>
          <w:lang w:val="id-ID"/>
        </w:rPr>
        <w:t>Pengertian disiplin kerja</w:t>
      </w:r>
      <w:bookmarkEnd w:id="9"/>
    </w:p>
    <w:p w:rsidR="003A179C" w:rsidRPr="00FE1B76" w:rsidRDefault="003A179C" w:rsidP="003349F0">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Nitisemito (1991: 199) Disiplin kerja adalah sikap, tingkah laku dan perbuatan yang sesuai dengan peraturan dari organisasi baik yang tertulis maupun yang tidak tertulis.</w:t>
      </w:r>
    </w:p>
    <w:p w:rsidR="00E3042B" w:rsidRPr="00FE1B76" w:rsidRDefault="00A51D56" w:rsidP="00431E22">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Menurut Singodimedjo (2017:</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86) menyatakan bahwa: disiplin adalah sikap kesediaan dan kerelaan seseorang unt</w:t>
      </w:r>
      <w:r w:rsidR="0007092D">
        <w:rPr>
          <w:rFonts w:asciiTheme="majorBidi" w:hAnsiTheme="majorBidi" w:cstheme="majorBidi"/>
          <w:sz w:val="24"/>
          <w:szCs w:val="24"/>
          <w:lang w:val="id-ID"/>
        </w:rPr>
        <w:t>uk mematuhi dan menaati norma-</w:t>
      </w:r>
      <w:r w:rsidRPr="00FE1B76">
        <w:rPr>
          <w:rFonts w:asciiTheme="majorBidi" w:hAnsiTheme="majorBidi" w:cstheme="majorBidi"/>
          <w:sz w:val="24"/>
          <w:szCs w:val="24"/>
          <w:lang w:val="id-ID"/>
        </w:rPr>
        <w:t>norma peraturan yang berlaku di sekitarnya. Disiplin karyawan yang baik akan mempercepat tujuan perusahaan, sedangkan disiplin yang merosot akan menjadi penghalang dan memperlambat pencapaian tujuan perusahaan.</w:t>
      </w:r>
    </w:p>
    <w:p w:rsidR="00A51D56" w:rsidRPr="00FE1B76" w:rsidRDefault="00383E3C" w:rsidP="00431E22">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Hasibuan (2016:</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335) Disiplin kerja adalah kemampuan kerja seseorang untuk secara teratur, tekun secara terus menerus dan</w:t>
      </w:r>
      <w:r w:rsidR="0007092D">
        <w:rPr>
          <w:rFonts w:asciiTheme="majorBidi" w:hAnsiTheme="majorBidi" w:cstheme="majorBidi"/>
          <w:sz w:val="24"/>
          <w:szCs w:val="24"/>
          <w:lang w:val="id-ID"/>
        </w:rPr>
        <w:t xml:space="preserve"> bekerja sesuai dengan aturan-</w:t>
      </w:r>
      <w:r w:rsidRPr="00FE1B76">
        <w:rPr>
          <w:rFonts w:asciiTheme="majorBidi" w:hAnsiTheme="majorBidi" w:cstheme="majorBidi"/>
          <w:sz w:val="24"/>
          <w:szCs w:val="24"/>
          <w:lang w:val="id-ID"/>
        </w:rPr>
        <w:t xml:space="preserve">aturan berlaku </w:t>
      </w:r>
      <w:r w:rsidR="0007092D">
        <w:rPr>
          <w:rFonts w:asciiTheme="majorBidi" w:hAnsiTheme="majorBidi" w:cstheme="majorBidi"/>
          <w:sz w:val="24"/>
          <w:szCs w:val="24"/>
          <w:lang w:val="id-ID"/>
        </w:rPr>
        <w:t>dengan tidak melanggar aturan-</w:t>
      </w:r>
      <w:r w:rsidRPr="00FE1B76">
        <w:rPr>
          <w:rFonts w:asciiTheme="majorBidi" w:hAnsiTheme="majorBidi" w:cstheme="majorBidi"/>
          <w:sz w:val="24"/>
          <w:szCs w:val="24"/>
          <w:lang w:val="id-ID"/>
        </w:rPr>
        <w:t>aturan yang sudah ditetapkan.</w:t>
      </w:r>
    </w:p>
    <w:p w:rsidR="00383E3C" w:rsidRPr="00FE1B76" w:rsidRDefault="00010E2A" w:rsidP="00431E22">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Rivai (2011:</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825) bahwa: Disiplin Kerja adalah suatu alat yang dipergunakan para manajer untuk berkomunikasi dengan karyawan agar mereka bersedia untuk mengubah suatu perilaku serta sebagai upaya untuk meningkatkan kesadaran dan kesediaan seorang dalam memenuhi segala peraturan perusahaan.</w:t>
      </w:r>
    </w:p>
    <w:p w:rsidR="00842391" w:rsidRPr="00FE1B76" w:rsidRDefault="00842391" w:rsidP="00431E22">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Sinambela (2018:</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335) menyimpulkan bahwa: Disiplin kerja adalah kesadaran dan kesediaan pegawai menaati semua p</w:t>
      </w:r>
      <w:r w:rsidR="0007092D">
        <w:rPr>
          <w:rFonts w:asciiTheme="majorBidi" w:hAnsiTheme="majorBidi" w:cstheme="majorBidi"/>
          <w:sz w:val="24"/>
          <w:szCs w:val="24"/>
          <w:lang w:val="id-ID"/>
        </w:rPr>
        <w:t>eraturan organisasi dan norma-</w:t>
      </w:r>
      <w:r w:rsidRPr="00FE1B76">
        <w:rPr>
          <w:rFonts w:asciiTheme="majorBidi" w:hAnsiTheme="majorBidi" w:cstheme="majorBidi"/>
          <w:sz w:val="24"/>
          <w:szCs w:val="24"/>
          <w:lang w:val="id-ID"/>
        </w:rPr>
        <w:t xml:space="preserve">norma sosial yang berlaku. Dengan demikian, disiplin kerja merupakan suatu alat yang digunakan pimpinan untuk berkomunikasi dengan pegawai agar mereka bersedia untuk mengubah perilaku mereka mengikuti aturan main yang ditetapkan. Kedisiplinan harus ditegakkan dalam suatu organisasi. Artinya, tanpa dukungan disiplin kerja pegawai yang baik, sulit bagi organisasi tersebut untuk </w:t>
      </w:r>
      <w:r w:rsidRPr="00FE1B76">
        <w:rPr>
          <w:rFonts w:asciiTheme="majorBidi" w:hAnsiTheme="majorBidi" w:cstheme="majorBidi"/>
          <w:sz w:val="24"/>
          <w:szCs w:val="24"/>
          <w:lang w:val="id-ID"/>
        </w:rPr>
        <w:lastRenderedPageBreak/>
        <w:t>mewujudkan tujuannya. Jadi, kedisiplian adalah kunci keberhasilan suatu organisasi dalam mencapai tujuannya.</w:t>
      </w:r>
    </w:p>
    <w:p w:rsidR="00AB4877" w:rsidRPr="00FE1B76" w:rsidRDefault="003F7E63" w:rsidP="006A1B47">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Dari beberapa pendapat para ahli yang menjelaskan pengertian disiplin kerja tersebut, peneliti menyimpulkan bahwa disiplin kerja adalah </w:t>
      </w:r>
      <w:r w:rsidR="00FF6A49" w:rsidRPr="00FE1B76">
        <w:rPr>
          <w:rFonts w:asciiTheme="majorBidi" w:hAnsiTheme="majorBidi" w:cstheme="majorBidi"/>
          <w:sz w:val="24"/>
          <w:szCs w:val="24"/>
          <w:lang w:val="id-ID"/>
        </w:rPr>
        <w:t>tindakan manajemen untuk membantu para anggota organisasi agar dapat memenuhi berbagai ketentuan dan peraturan yang berlaku berupa tata tertib</w:t>
      </w:r>
      <w:r w:rsidR="00614549" w:rsidRPr="00FE1B76">
        <w:rPr>
          <w:rFonts w:asciiTheme="majorBidi" w:hAnsiTheme="majorBidi" w:cstheme="majorBidi"/>
          <w:sz w:val="24"/>
          <w:szCs w:val="24"/>
          <w:lang w:val="id-ID"/>
        </w:rPr>
        <w:t>.</w:t>
      </w:r>
    </w:p>
    <w:p w:rsidR="003A179C" w:rsidRPr="00FE1B76" w:rsidRDefault="003A179C" w:rsidP="003349F0">
      <w:pPr>
        <w:pStyle w:val="Heading3"/>
        <w:numPr>
          <w:ilvl w:val="3"/>
          <w:numId w:val="5"/>
        </w:numPr>
        <w:spacing w:line="480" w:lineRule="auto"/>
        <w:ind w:left="851"/>
        <w:rPr>
          <w:rFonts w:asciiTheme="majorBidi" w:hAnsiTheme="majorBidi"/>
          <w:sz w:val="24"/>
          <w:szCs w:val="24"/>
          <w:lang w:val="id-ID"/>
        </w:rPr>
      </w:pPr>
      <w:bookmarkStart w:id="10" w:name="_Toc94640423"/>
      <w:r w:rsidRPr="00FE1B76">
        <w:rPr>
          <w:rFonts w:asciiTheme="majorBidi" w:hAnsiTheme="majorBidi"/>
          <w:sz w:val="24"/>
          <w:szCs w:val="24"/>
          <w:lang w:val="id-ID"/>
        </w:rPr>
        <w:t>Tujuan pembinaan disiplin kerja</w:t>
      </w:r>
      <w:bookmarkEnd w:id="10"/>
      <w:r w:rsidRPr="00FE1B76">
        <w:rPr>
          <w:rFonts w:asciiTheme="majorBidi" w:hAnsiTheme="majorBidi"/>
          <w:sz w:val="24"/>
          <w:szCs w:val="24"/>
          <w:lang w:val="id-ID"/>
        </w:rPr>
        <w:t xml:space="preserve"> </w:t>
      </w:r>
    </w:p>
    <w:p w:rsidR="003A179C" w:rsidRPr="00FE1B76" w:rsidRDefault="003A179C" w:rsidP="003349F0">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Sastrohadiwiryo (2003: 296) adalah agar para tenaga kerja menepati segala peraturan dan kebijakan ketenagakerjaan, dapat melaksanakan pekerjaan dengan baik, menggunakan dan memelihara prasarana dan sarana barang dan jasa perusahaan dengan baik, bertindak dan berperilaku sesuai dengan norma yang berlaku dan ternaga kerja mampu memperoleh tingkat produktivitas yang tinggi.</w:t>
      </w:r>
    </w:p>
    <w:p w:rsidR="00614549" w:rsidRPr="00FE1B76" w:rsidRDefault="00614549" w:rsidP="0007092D">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Adapun menurut Simamora (2016:</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339) menyatakan bahwa : tujuan utama tindakan pendisiplinan adalah memastikan bahwa perilaku</w:t>
      </w:r>
      <w:r w:rsidR="0007092D">
        <w:rPr>
          <w:rFonts w:asciiTheme="majorBidi" w:hAnsiTheme="majorBidi" w:cstheme="majorBidi"/>
          <w:sz w:val="24"/>
          <w:szCs w:val="24"/>
          <w:lang w:val="id-ID"/>
        </w:rPr>
        <w:t>-</w:t>
      </w:r>
      <w:r w:rsidRPr="00FE1B76">
        <w:rPr>
          <w:rFonts w:asciiTheme="majorBidi" w:hAnsiTheme="majorBidi" w:cstheme="majorBidi"/>
          <w:sz w:val="24"/>
          <w:szCs w:val="24"/>
          <w:lang w:val="id-ID"/>
        </w:rPr>
        <w:t>perilaku pe</w:t>
      </w:r>
      <w:r w:rsidR="0007092D">
        <w:rPr>
          <w:rFonts w:asciiTheme="majorBidi" w:hAnsiTheme="majorBidi" w:cstheme="majorBidi"/>
          <w:sz w:val="24"/>
          <w:szCs w:val="24"/>
          <w:lang w:val="id-ID"/>
        </w:rPr>
        <w:t>gawai konsisten dengan aturan-</w:t>
      </w:r>
      <w:r w:rsidRPr="00FE1B76">
        <w:rPr>
          <w:rFonts w:asciiTheme="majorBidi" w:hAnsiTheme="majorBidi" w:cstheme="majorBidi"/>
          <w:sz w:val="24"/>
          <w:szCs w:val="24"/>
          <w:lang w:val="id-ID"/>
        </w:rPr>
        <w:t>aturan yang ditetapkan oleh organisasi.</w:t>
      </w:r>
    </w:p>
    <w:p w:rsidR="0007092D" w:rsidRDefault="00614549" w:rsidP="003349F0">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Sedangkan menurut Siswanto (2016:</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340) menguraikan bahwa maksud dan sasaran dari disiplin kerja adalah terpenuhinya beberapa tujuan seperti:</w:t>
      </w:r>
    </w:p>
    <w:p w:rsidR="00AB4877" w:rsidRPr="0007092D" w:rsidRDefault="0007092D" w:rsidP="0007092D">
      <w:pPr>
        <w:spacing w:after="160" w:line="259" w:lineRule="auto"/>
        <w:rPr>
          <w:rFonts w:asciiTheme="majorBidi" w:hAnsiTheme="majorBidi" w:cstheme="majorBidi"/>
          <w:sz w:val="24"/>
          <w:szCs w:val="24"/>
          <w:lang w:val="id-ID"/>
        </w:rPr>
      </w:pPr>
      <w:r>
        <w:rPr>
          <w:rFonts w:asciiTheme="majorBidi" w:hAnsiTheme="majorBidi" w:cstheme="majorBidi"/>
          <w:sz w:val="24"/>
          <w:szCs w:val="24"/>
          <w:lang w:val="id-ID"/>
        </w:rPr>
        <w:br w:type="page"/>
      </w:r>
    </w:p>
    <w:p w:rsidR="00614549" w:rsidRPr="00FE1B76" w:rsidRDefault="00614549" w:rsidP="006A596D">
      <w:pPr>
        <w:pStyle w:val="ListParagraph"/>
        <w:numPr>
          <w:ilvl w:val="3"/>
          <w:numId w:val="22"/>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Tujuan umum disiplin kerja</w:t>
      </w:r>
    </w:p>
    <w:p w:rsidR="003349F0" w:rsidRPr="00FE1B76" w:rsidRDefault="00614549" w:rsidP="003349F0">
      <w:pPr>
        <w:pStyle w:val="ListParagraph"/>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Tujuan umum disiplin kerja adalah demi kelangsungan perusahaan sesuai dengan motif organisasi bagi yang bersangkutan baik hari ini, maupun hari esok.</w:t>
      </w:r>
    </w:p>
    <w:p w:rsidR="00614549" w:rsidRPr="00FE1B76" w:rsidRDefault="00614549" w:rsidP="006A596D">
      <w:pPr>
        <w:pStyle w:val="ListParagraph"/>
        <w:numPr>
          <w:ilvl w:val="3"/>
          <w:numId w:val="22"/>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Tujuan khusus disiplin kerja</w:t>
      </w:r>
    </w:p>
    <w:p w:rsidR="00614549" w:rsidRPr="00FE1B76" w:rsidRDefault="00614549" w:rsidP="00431E22">
      <w:pPr>
        <w:pStyle w:val="ListParagraph"/>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Tujuan khusus antara lain:</w:t>
      </w:r>
    </w:p>
    <w:p w:rsidR="00614549" w:rsidRPr="00FE1B76" w:rsidRDefault="00614549" w:rsidP="006A596D">
      <w:pPr>
        <w:pStyle w:val="ListParagraph"/>
        <w:numPr>
          <w:ilvl w:val="4"/>
          <w:numId w:val="22"/>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Untuk para pegawai menempati sega peratuan dan kebijakan ketenagakerjaan maupun peraturan, serta kebijakan perusahaan yang berlaku, baik yang tertulis maupun yang tidak tertulis, serta melaksanakan perintah manajemen.</w:t>
      </w:r>
    </w:p>
    <w:p w:rsidR="00614549" w:rsidRPr="00FE1B76" w:rsidRDefault="00614549" w:rsidP="006A596D">
      <w:pPr>
        <w:pStyle w:val="ListParagraph"/>
        <w:numPr>
          <w:ilvl w:val="4"/>
          <w:numId w:val="22"/>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Dapat melaksa</w:t>
      </w:r>
      <w:r w:rsidR="0007092D">
        <w:rPr>
          <w:rFonts w:asciiTheme="majorBidi" w:hAnsiTheme="majorBidi" w:cstheme="majorBidi"/>
          <w:sz w:val="24"/>
          <w:szCs w:val="24"/>
          <w:lang w:val="id-ID"/>
        </w:rPr>
        <w:t>nakan pekerjaan dengan sebaik-</w:t>
      </w:r>
      <w:r w:rsidRPr="00FE1B76">
        <w:rPr>
          <w:rFonts w:asciiTheme="majorBidi" w:hAnsiTheme="majorBidi" w:cstheme="majorBidi"/>
          <w:sz w:val="24"/>
          <w:szCs w:val="24"/>
          <w:lang w:val="id-ID"/>
        </w:rPr>
        <w:t>baiknya, serta mampu memberikan servis yang maksimum pada pihak tertentu yang berkepentingan dengan perusahaan sesuai dengan bidang pekerjaan yang diberikan kepadanya.</w:t>
      </w:r>
    </w:p>
    <w:p w:rsidR="00614549" w:rsidRPr="00FE1B76" w:rsidRDefault="00614549" w:rsidP="006A596D">
      <w:pPr>
        <w:pStyle w:val="ListParagraph"/>
        <w:numPr>
          <w:ilvl w:val="4"/>
          <w:numId w:val="22"/>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Dapat menggunakan dan memelihara sarana dan prasarana barang dan </w:t>
      </w:r>
      <w:r w:rsidR="0007092D">
        <w:rPr>
          <w:rFonts w:asciiTheme="majorBidi" w:hAnsiTheme="majorBidi" w:cstheme="majorBidi"/>
          <w:sz w:val="24"/>
          <w:szCs w:val="24"/>
          <w:lang w:val="id-ID"/>
        </w:rPr>
        <w:t>jasa perusahaan dengan sebaik-</w:t>
      </w:r>
      <w:r w:rsidRPr="00FE1B76">
        <w:rPr>
          <w:rFonts w:asciiTheme="majorBidi" w:hAnsiTheme="majorBidi" w:cstheme="majorBidi"/>
          <w:sz w:val="24"/>
          <w:szCs w:val="24"/>
          <w:lang w:val="id-ID"/>
        </w:rPr>
        <w:t>baiknya.</w:t>
      </w:r>
    </w:p>
    <w:p w:rsidR="00614549" w:rsidRPr="00FE1B76" w:rsidRDefault="00614549" w:rsidP="006A596D">
      <w:pPr>
        <w:pStyle w:val="ListParagraph"/>
        <w:numPr>
          <w:ilvl w:val="4"/>
          <w:numId w:val="22"/>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Dapat bertindak dan be</w:t>
      </w:r>
      <w:r w:rsidR="0007092D">
        <w:rPr>
          <w:rFonts w:asciiTheme="majorBidi" w:hAnsiTheme="majorBidi" w:cstheme="majorBidi"/>
          <w:sz w:val="24"/>
          <w:szCs w:val="24"/>
          <w:lang w:val="id-ID"/>
        </w:rPr>
        <w:t>rperilaku sesuai dengan norma-</w:t>
      </w:r>
      <w:r w:rsidRPr="00FE1B76">
        <w:rPr>
          <w:rFonts w:asciiTheme="majorBidi" w:hAnsiTheme="majorBidi" w:cstheme="majorBidi"/>
          <w:sz w:val="24"/>
          <w:szCs w:val="24"/>
          <w:lang w:val="id-ID"/>
        </w:rPr>
        <w:t>norma yang berlaku pada perusahaan.</w:t>
      </w:r>
    </w:p>
    <w:p w:rsidR="00614549" w:rsidRPr="00FE1B76" w:rsidRDefault="00614549" w:rsidP="006A596D">
      <w:pPr>
        <w:pStyle w:val="ListParagraph"/>
        <w:numPr>
          <w:ilvl w:val="4"/>
          <w:numId w:val="22"/>
        </w:numPr>
        <w:spacing w:after="160"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Tenaga kerja mampu memperoleh tingkat produktivitas yang tinggi sesuai dengan harapan perusahaan, baik dalam jangka pendek maupun jangka panjang.</w:t>
      </w:r>
    </w:p>
    <w:p w:rsidR="003C6035" w:rsidRPr="00FE1B76" w:rsidRDefault="0007092D" w:rsidP="006A596D">
      <w:pPr>
        <w:pStyle w:val="Heading3"/>
        <w:numPr>
          <w:ilvl w:val="0"/>
          <w:numId w:val="22"/>
        </w:numPr>
        <w:spacing w:line="480" w:lineRule="auto"/>
        <w:ind w:left="851"/>
        <w:rPr>
          <w:rFonts w:asciiTheme="majorBidi" w:hAnsiTheme="majorBidi"/>
          <w:sz w:val="24"/>
          <w:szCs w:val="24"/>
          <w:lang w:val="id-ID"/>
        </w:rPr>
      </w:pPr>
      <w:bookmarkStart w:id="11" w:name="_Toc94640424"/>
      <w:r>
        <w:rPr>
          <w:rFonts w:asciiTheme="majorBidi" w:hAnsiTheme="majorBidi"/>
          <w:sz w:val="24"/>
          <w:szCs w:val="24"/>
          <w:lang w:val="id-ID"/>
        </w:rPr>
        <w:lastRenderedPageBreak/>
        <w:t>Indikator-</w:t>
      </w:r>
      <w:r w:rsidR="003C6035" w:rsidRPr="00FE1B76">
        <w:rPr>
          <w:rFonts w:asciiTheme="majorBidi" w:hAnsiTheme="majorBidi"/>
          <w:sz w:val="24"/>
          <w:szCs w:val="24"/>
          <w:lang w:val="id-ID"/>
        </w:rPr>
        <w:t>indikator dalam Disiplin kerja</w:t>
      </w:r>
      <w:bookmarkEnd w:id="11"/>
    </w:p>
    <w:p w:rsidR="003C6035" w:rsidRPr="00FE1B76" w:rsidRDefault="003C6035" w:rsidP="003349F0">
      <w:pPr>
        <w:pStyle w:val="ListParagraph"/>
        <w:spacing w:line="480" w:lineRule="auto"/>
        <w:ind w:left="993"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hasibuan (2017:</w:t>
      </w:r>
      <w:r w:rsidR="0007092D">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194) Indikator kedisiplinan kerja adalah sebagai berikut: tujuan dan kemampuan, teladan pimpinan, balas jasa, keadilan, waskat atau pengawas, sanksi hukum, ketegasan dan hubungan kemanusiaan, dengan penjelasan sebagai berikut:</w:t>
      </w:r>
    </w:p>
    <w:p w:rsidR="003C6035" w:rsidRPr="00FE1B76" w:rsidRDefault="003C6035"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Tujuan dan kemampuan</w:t>
      </w:r>
    </w:p>
    <w:p w:rsidR="0069767A" w:rsidRPr="00FE1B76" w:rsidRDefault="003C6035" w:rsidP="00431E22">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Tujuan dan kemampuan ikut mempengaruhi tingkat kedisiplinan pegawai. Tujuan yang akan dicapai harus jelas dan ditetapkan secara ideal, serta cukup menantang bagi kemampuan karyawan. Hal ini berarti bahwa tujuan (pekerjaan) yang dibebankan kepada karyawan harus sesuai dengan kemampuan karyawan yang bersangkutan, ag</w:t>
      </w:r>
      <w:r w:rsidR="0007092D">
        <w:rPr>
          <w:rFonts w:asciiTheme="majorBidi" w:hAnsiTheme="majorBidi" w:cstheme="majorBidi"/>
          <w:sz w:val="24"/>
          <w:szCs w:val="24"/>
          <w:lang w:val="id-ID"/>
        </w:rPr>
        <w:t>ar dia bekerja dengan sungguh-</w:t>
      </w:r>
      <w:r w:rsidRPr="00FE1B76">
        <w:rPr>
          <w:rFonts w:asciiTheme="majorBidi" w:hAnsiTheme="majorBidi" w:cstheme="majorBidi"/>
          <w:sz w:val="24"/>
          <w:szCs w:val="24"/>
          <w:lang w:val="id-ID"/>
        </w:rPr>
        <w:t>sungguh dan disiplin dalam mengerjakannya.</w:t>
      </w:r>
    </w:p>
    <w:p w:rsidR="0069767A" w:rsidRPr="00FE1B76" w:rsidRDefault="0069767A"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Teladan pimpinan</w:t>
      </w:r>
    </w:p>
    <w:p w:rsidR="0007092D" w:rsidRDefault="0069767A" w:rsidP="003349F0">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Teladan pimpinan sangat berperan dalam menentukan kedisiplinan pergawai, karena pimpinan dijadikan teladan dan panutan oleh para bawahannya. Pimpinan harus memberi contoh yang baik, seperti berdisiplin, jujur, adil, serta sesuai kata dengan perbuatan. Dengan teladan pimpinan yang baik, kedisiplinan bawahan pun akan baik. Sebaliknya, apabila teladan pimpinan kurang baik (kurang disiplin) maka para bawahan pun akan kurang disiplin.</w:t>
      </w:r>
    </w:p>
    <w:p w:rsidR="0069767A" w:rsidRPr="0007092D" w:rsidRDefault="0007092D" w:rsidP="0007092D">
      <w:pPr>
        <w:spacing w:after="160" w:line="259" w:lineRule="auto"/>
        <w:rPr>
          <w:rFonts w:asciiTheme="majorBidi" w:hAnsiTheme="majorBidi" w:cstheme="majorBidi"/>
          <w:sz w:val="24"/>
          <w:szCs w:val="24"/>
          <w:lang w:val="id-ID"/>
        </w:rPr>
      </w:pPr>
      <w:r>
        <w:rPr>
          <w:rFonts w:asciiTheme="majorBidi" w:hAnsiTheme="majorBidi" w:cstheme="majorBidi"/>
          <w:sz w:val="24"/>
          <w:szCs w:val="24"/>
          <w:lang w:val="id-ID"/>
        </w:rPr>
        <w:br w:type="page"/>
      </w:r>
    </w:p>
    <w:p w:rsidR="0069767A" w:rsidRPr="00FE1B76" w:rsidRDefault="0069767A"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Balas jasa</w:t>
      </w:r>
    </w:p>
    <w:p w:rsidR="0069767A" w:rsidRPr="00FE1B76" w:rsidRDefault="0069767A" w:rsidP="00431E22">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Balas jasa (gaji dan kesejahteraan) ikut mempengaruhi </w:t>
      </w:r>
      <w:r w:rsidR="007309F6" w:rsidRPr="00FE1B76">
        <w:rPr>
          <w:rFonts w:asciiTheme="majorBidi" w:hAnsiTheme="majorBidi" w:cstheme="majorBidi"/>
          <w:sz w:val="24"/>
          <w:szCs w:val="24"/>
          <w:lang w:val="id-ID"/>
        </w:rPr>
        <w:t>kedisiplinan pegawai, karena balas jasa akan memberikan kepuasan dan kecintaan karyawan terhadap perusahaan pekerjaannya. Jika kecintaan karyawan semakin baik terhadap pekerjaan, kedisiplinan mereka akan semakin baik pula. Balas jasa berperan penting untuk menciptakan kedisiplinan karyawan.</w:t>
      </w:r>
      <w:r w:rsidR="00D87FAB" w:rsidRPr="00FE1B76">
        <w:rPr>
          <w:rFonts w:asciiTheme="majorBidi" w:hAnsiTheme="majorBidi" w:cstheme="majorBidi"/>
          <w:sz w:val="24"/>
          <w:szCs w:val="24"/>
          <w:lang w:val="id-ID"/>
        </w:rPr>
        <w:t xml:space="preserve"> Artinya, semakin besar balas jasa maka semakin baik kedisiplinan karyawan.</w:t>
      </w:r>
      <w:r w:rsidR="007309F6" w:rsidRPr="00FE1B76">
        <w:rPr>
          <w:rFonts w:asciiTheme="majorBidi" w:hAnsiTheme="majorBidi" w:cstheme="majorBidi"/>
          <w:sz w:val="24"/>
          <w:szCs w:val="24"/>
          <w:lang w:val="id-ID"/>
        </w:rPr>
        <w:t xml:space="preserve"> Sebaliknya, apabiila balas jasa kecil maka kedisiplinan karyawan menjadi rendah. Karyawan sulit untuk berdi</w:t>
      </w:r>
      <w:r w:rsidR="0007092D">
        <w:rPr>
          <w:rFonts w:asciiTheme="majorBidi" w:hAnsiTheme="majorBidi" w:cstheme="majorBidi"/>
          <w:sz w:val="24"/>
          <w:szCs w:val="24"/>
          <w:lang w:val="id-ID"/>
        </w:rPr>
        <w:t>siplin, baik selama kebutuhan-</w:t>
      </w:r>
      <w:r w:rsidR="007309F6" w:rsidRPr="00FE1B76">
        <w:rPr>
          <w:rFonts w:asciiTheme="majorBidi" w:hAnsiTheme="majorBidi" w:cstheme="majorBidi"/>
          <w:sz w:val="24"/>
          <w:szCs w:val="24"/>
          <w:lang w:val="id-ID"/>
        </w:rPr>
        <w:t>kebutuhan primernya tidak bisa terpenuhi dengan baik.</w:t>
      </w:r>
    </w:p>
    <w:p w:rsidR="00D87FAB" w:rsidRPr="00FE1B76" w:rsidRDefault="00D87FAB"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adilan</w:t>
      </w:r>
    </w:p>
    <w:p w:rsidR="00D87FAB" w:rsidRPr="00FE1B76" w:rsidRDefault="00D87FAB" w:rsidP="00431E22">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Keadilan ikut mendorong terwujudnya kedisiplinan karyawan, karena ego dan sifat manusia yang selalu merasa dirinya penting dan minta diperlakukan sama dengan manusia lainnya. Keadilan yang dijadikan kebijaksanaan dalam pemberian balas jasa (pengakuan) atau hukuman, akan merangsang terciptanya kedisiplinan karyawan yang baik. Seorang manajer yang cakap dalam memimpin selalu berusaha bersikap adil terhadap semua bawahannya. Dengan keadilan yang baik, akan menciptakan kedisiplinan yang baik pula. Jadi, keadilan harus diterapkan dengan </w:t>
      </w:r>
      <w:r w:rsidRPr="00FE1B76">
        <w:rPr>
          <w:rFonts w:asciiTheme="majorBidi" w:hAnsiTheme="majorBidi" w:cstheme="majorBidi"/>
          <w:sz w:val="24"/>
          <w:szCs w:val="24"/>
          <w:lang w:val="id-ID"/>
        </w:rPr>
        <w:lastRenderedPageBreak/>
        <w:t>baik pada setiap perusahaan agar kedisiplinan karyawan perusahaan baik pula.</w:t>
      </w:r>
    </w:p>
    <w:p w:rsidR="00D87FAB" w:rsidRPr="00FE1B76" w:rsidRDefault="00464485"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Waskat</w:t>
      </w:r>
    </w:p>
    <w:p w:rsidR="00464485" w:rsidRPr="00FE1B76" w:rsidRDefault="00464485" w:rsidP="00431E22">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Waskat (pengawasan melekat) adalah tindakan nyata dan paling efektif dalam mewujudkan kedisiplinan pegawai perusahaan. Dengan waskat berarti atasan harus aktif dan langsung mengawasi perilaku, moral, sikap, semangat kerja, dan prestasi kerja bawahannya. Hal ini berarti atasan harus selalu hadir di tempat kerja untuk mengawasi dan memberikan petunjuk jika ada bawahannya yang mengalami kesulitan dalam menyelesaikan pekerjaannya. Waskat lebih efektif dalam merangsang kedisiplinan dan moral kerja karyawan. Karyawan merasa mendapat perhatian, bimbingan, petunjuk, pengarahan dan pengawasan dari atasannya.</w:t>
      </w:r>
    </w:p>
    <w:p w:rsidR="00464485" w:rsidRPr="00FE1B76" w:rsidRDefault="00464485"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Sanksi hukuman </w:t>
      </w:r>
    </w:p>
    <w:p w:rsidR="003349F0" w:rsidRPr="00FE1B76" w:rsidRDefault="00464485" w:rsidP="00431E22">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Sanksi hukuman berperan penting dalam memelihara kedisiplinan karyawan. Dengan sanksi hukuman yang semakin berat maka karyawan akan semakin takut melanggar peraturan perusahaan, sikap dan perilaku indisipliner karyawan akan berkurang.</w:t>
      </w:r>
    </w:p>
    <w:p w:rsidR="00464485" w:rsidRPr="00FE1B76" w:rsidRDefault="003349F0" w:rsidP="003349F0">
      <w:pPr>
        <w:spacing w:after="160" w:line="259" w:lineRule="auto"/>
        <w:rPr>
          <w:rFonts w:asciiTheme="majorBidi" w:hAnsiTheme="majorBidi" w:cstheme="majorBidi"/>
          <w:sz w:val="24"/>
          <w:szCs w:val="24"/>
          <w:lang w:val="id-ID"/>
        </w:rPr>
      </w:pPr>
      <w:r w:rsidRPr="00FE1B76">
        <w:rPr>
          <w:rFonts w:asciiTheme="majorBidi" w:hAnsiTheme="majorBidi" w:cstheme="majorBidi"/>
          <w:sz w:val="24"/>
          <w:szCs w:val="24"/>
          <w:lang w:val="id-ID"/>
        </w:rPr>
        <w:br w:type="page"/>
      </w:r>
    </w:p>
    <w:p w:rsidR="00464485" w:rsidRPr="00FE1B76" w:rsidRDefault="00AF444D"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Ketegasan</w:t>
      </w:r>
    </w:p>
    <w:p w:rsidR="00AF444D" w:rsidRPr="00FE1B76" w:rsidRDefault="00AF444D" w:rsidP="00431E22">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Ketegasan pimpinan dalam melakukan tindakan akan mempengaruhi kedisiplinan karyawan perusahaan. Pimpinan harus berani dan tegas, bertindak untuk menghukum setiap karyawan yang indispliner sesuai dengan sanksi hukuman yang telah ditetapkan. Pimpinan yang berani bertindak tegas menerapkan hukuman bagi karyawan yang indispliner akan disegani dan diakui kepemimpinannya oleh bawahan. Dengan demikian, pimpinan akan memelihara kedisiplinan karyawan perusahaan.</w:t>
      </w:r>
    </w:p>
    <w:p w:rsidR="00AF444D" w:rsidRPr="00FE1B76" w:rsidRDefault="00AF444D" w:rsidP="006A596D">
      <w:pPr>
        <w:pStyle w:val="ListParagraph"/>
        <w:numPr>
          <w:ilvl w:val="3"/>
          <w:numId w:val="8"/>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Hubungan kemanusiaan</w:t>
      </w:r>
    </w:p>
    <w:p w:rsidR="003C6035" w:rsidRPr="00FE1B76" w:rsidRDefault="00AF444D" w:rsidP="008B7B74">
      <w:pPr>
        <w:pStyle w:val="ListParagraph"/>
        <w:spacing w:line="480" w:lineRule="auto"/>
        <w:ind w:left="1560" w:firstLine="317"/>
        <w:jc w:val="both"/>
        <w:rPr>
          <w:rFonts w:asciiTheme="majorBidi" w:hAnsiTheme="majorBidi" w:cstheme="majorBidi"/>
          <w:sz w:val="24"/>
          <w:szCs w:val="24"/>
          <w:lang w:val="id-ID"/>
        </w:rPr>
      </w:pPr>
      <w:r w:rsidRPr="00FE1B76">
        <w:rPr>
          <w:rFonts w:asciiTheme="majorBidi" w:hAnsiTheme="majorBidi" w:cstheme="majorBidi"/>
          <w:sz w:val="24"/>
          <w:szCs w:val="24"/>
          <w:lang w:val="id-ID"/>
        </w:rPr>
        <w:t>Hubungan kemanusiaan yang harmonis diantara sesama karyawan ikut menciptakan kedisiplinan yang baik pa</w:t>
      </w:r>
      <w:r w:rsidR="004307B1">
        <w:rPr>
          <w:rFonts w:asciiTheme="majorBidi" w:hAnsiTheme="majorBidi" w:cstheme="majorBidi"/>
          <w:sz w:val="24"/>
          <w:szCs w:val="24"/>
          <w:lang w:val="id-ID"/>
        </w:rPr>
        <w:t>da suatu perusahaan. Hubungan-</w:t>
      </w:r>
      <w:r w:rsidRPr="00FE1B76">
        <w:rPr>
          <w:rFonts w:asciiTheme="majorBidi" w:hAnsiTheme="majorBidi" w:cstheme="majorBidi"/>
          <w:sz w:val="24"/>
          <w:szCs w:val="24"/>
          <w:lang w:val="id-ID"/>
        </w:rPr>
        <w:t xml:space="preserve">hubungan baik yang bersifat vertikal maupun horizontal yang terdiri dari </w:t>
      </w:r>
      <w:r w:rsidRPr="00FE1B76">
        <w:rPr>
          <w:rFonts w:asciiTheme="majorBidi" w:hAnsiTheme="majorBidi" w:cstheme="majorBidi"/>
          <w:i/>
          <w:iCs/>
          <w:sz w:val="24"/>
          <w:szCs w:val="24"/>
          <w:lang w:val="id-ID"/>
        </w:rPr>
        <w:t>direct single relationship, direct group relationship</w:t>
      </w:r>
      <w:r w:rsidRPr="00FE1B76">
        <w:rPr>
          <w:rFonts w:asciiTheme="majorBidi" w:hAnsiTheme="majorBidi" w:cstheme="majorBidi"/>
          <w:sz w:val="24"/>
          <w:szCs w:val="24"/>
          <w:lang w:val="id-ID"/>
        </w:rPr>
        <w:t xml:space="preserve"> dan </w:t>
      </w:r>
      <w:r w:rsidRPr="00FE1B76">
        <w:rPr>
          <w:rFonts w:asciiTheme="majorBidi" w:hAnsiTheme="majorBidi" w:cstheme="majorBidi"/>
          <w:i/>
          <w:iCs/>
          <w:sz w:val="24"/>
          <w:szCs w:val="24"/>
          <w:lang w:val="id-ID"/>
        </w:rPr>
        <w:t xml:space="preserve">cross relationship </w:t>
      </w:r>
      <w:r w:rsidRPr="00FE1B76">
        <w:rPr>
          <w:rFonts w:asciiTheme="majorBidi" w:hAnsiTheme="majorBidi" w:cstheme="majorBidi"/>
          <w:sz w:val="24"/>
          <w:szCs w:val="24"/>
          <w:lang w:val="id-ID"/>
        </w:rPr>
        <w:t xml:space="preserve">hendaknya berjalan harmonis. Manajer harus berusaha menciptakan suasana hubungan kemanusiaan yang serasi serta mengikat, vertikal maupun horizontal diantara semua karyawannya. Terciptanya </w:t>
      </w:r>
      <w:r w:rsidRPr="00FE1B76">
        <w:rPr>
          <w:rFonts w:asciiTheme="majorBidi" w:hAnsiTheme="majorBidi" w:cstheme="majorBidi"/>
          <w:i/>
          <w:iCs/>
          <w:sz w:val="24"/>
          <w:szCs w:val="24"/>
          <w:lang w:val="id-ID"/>
        </w:rPr>
        <w:t xml:space="preserve">human relationship </w:t>
      </w:r>
      <w:r w:rsidR="003A0EB3" w:rsidRPr="00FE1B76">
        <w:rPr>
          <w:rFonts w:asciiTheme="majorBidi" w:hAnsiTheme="majorBidi" w:cstheme="majorBidi"/>
          <w:sz w:val="24"/>
          <w:szCs w:val="24"/>
          <w:lang w:val="id-ID"/>
        </w:rPr>
        <w:t xml:space="preserve">yang serasi akan mewujudkan lingkungan dan suasana kerja yang nyaman. Hal ini akan memotivasi kedisiplinan yang baik pada perusahaan. Jadi, kedisiplinan karyawan akan tercipta apabila hubungan kemanusiaan dalam organisasi tersebut baik. </w:t>
      </w:r>
    </w:p>
    <w:p w:rsidR="003A179C" w:rsidRPr="00FE1B76" w:rsidRDefault="003A179C" w:rsidP="006A596D">
      <w:pPr>
        <w:pStyle w:val="Heading2"/>
        <w:numPr>
          <w:ilvl w:val="0"/>
          <w:numId w:val="40"/>
        </w:numPr>
        <w:ind w:left="426"/>
        <w:rPr>
          <w:rFonts w:asciiTheme="majorBidi" w:hAnsiTheme="majorBidi"/>
          <w:i w:val="0"/>
          <w:iCs w:val="0"/>
          <w:sz w:val="24"/>
          <w:szCs w:val="24"/>
          <w:lang w:val="id-ID"/>
        </w:rPr>
      </w:pPr>
      <w:bookmarkStart w:id="12" w:name="_Toc94640425"/>
      <w:r w:rsidRPr="00FE1B76">
        <w:rPr>
          <w:rFonts w:asciiTheme="majorBidi" w:hAnsiTheme="majorBidi"/>
          <w:i w:val="0"/>
          <w:iCs w:val="0"/>
          <w:sz w:val="24"/>
          <w:szCs w:val="24"/>
          <w:lang w:val="id-ID"/>
        </w:rPr>
        <w:lastRenderedPageBreak/>
        <w:t>Motivasi kerja</w:t>
      </w:r>
      <w:bookmarkEnd w:id="12"/>
    </w:p>
    <w:p w:rsidR="003A179C" w:rsidRPr="00FE1B76" w:rsidRDefault="003A179C" w:rsidP="006A596D">
      <w:pPr>
        <w:pStyle w:val="Heading3"/>
        <w:numPr>
          <w:ilvl w:val="6"/>
          <w:numId w:val="8"/>
        </w:numPr>
        <w:spacing w:line="480" w:lineRule="auto"/>
        <w:ind w:left="851"/>
        <w:rPr>
          <w:rFonts w:asciiTheme="majorBidi" w:hAnsiTheme="majorBidi"/>
          <w:sz w:val="24"/>
          <w:szCs w:val="24"/>
          <w:lang w:val="id-ID"/>
        </w:rPr>
      </w:pPr>
      <w:bookmarkStart w:id="13" w:name="_Toc94640426"/>
      <w:r w:rsidRPr="00FE1B76">
        <w:rPr>
          <w:rFonts w:asciiTheme="majorBidi" w:hAnsiTheme="majorBidi"/>
          <w:sz w:val="24"/>
          <w:szCs w:val="24"/>
          <w:lang w:val="id-ID"/>
        </w:rPr>
        <w:t>Pengertian motivasi kerja</w:t>
      </w:r>
      <w:bookmarkEnd w:id="13"/>
    </w:p>
    <w:p w:rsidR="003A179C" w:rsidRPr="00FE1B76" w:rsidRDefault="003A179C" w:rsidP="003349F0">
      <w:pPr>
        <w:pStyle w:val="ListParagraph"/>
        <w:spacing w:line="480" w:lineRule="auto"/>
        <w:ind w:left="851" w:firstLine="306"/>
        <w:jc w:val="both"/>
        <w:rPr>
          <w:rFonts w:asciiTheme="majorBidi" w:hAnsiTheme="majorBidi" w:cstheme="majorBidi"/>
          <w:sz w:val="24"/>
          <w:szCs w:val="24"/>
          <w:lang w:val="id-ID"/>
        </w:rPr>
      </w:pPr>
      <w:r w:rsidRPr="00FE1B76">
        <w:rPr>
          <w:rFonts w:asciiTheme="majorBidi" w:hAnsiTheme="majorBidi" w:cstheme="majorBidi"/>
          <w:sz w:val="24"/>
          <w:szCs w:val="24"/>
          <w:lang w:val="id-ID"/>
        </w:rPr>
        <w:t>Berikut terdapat beberapa pengertian motivasi kerja menurut beberapa ahli:</w:t>
      </w:r>
    </w:p>
    <w:p w:rsidR="003A179C" w:rsidRPr="00FE1B76" w:rsidRDefault="00BC66DC"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H</w:t>
      </w:r>
      <w:r w:rsidR="003A179C" w:rsidRPr="00FE1B76">
        <w:rPr>
          <w:rFonts w:asciiTheme="majorBidi" w:hAnsiTheme="majorBidi" w:cstheme="majorBidi"/>
          <w:sz w:val="24"/>
          <w:szCs w:val="24"/>
          <w:lang w:val="id-ID"/>
        </w:rPr>
        <w:t>asibuan (2012:</w:t>
      </w:r>
      <w:r w:rsidR="004307B1">
        <w:rPr>
          <w:rFonts w:asciiTheme="majorBidi" w:hAnsiTheme="majorBidi" w:cstheme="majorBidi"/>
          <w:sz w:val="24"/>
          <w:szCs w:val="24"/>
          <w:lang w:val="id-ID"/>
        </w:rPr>
        <w:t xml:space="preserve"> </w:t>
      </w:r>
      <w:r w:rsidR="003A179C" w:rsidRPr="00FE1B76">
        <w:rPr>
          <w:rFonts w:asciiTheme="majorBidi" w:hAnsiTheme="majorBidi" w:cstheme="majorBidi"/>
          <w:sz w:val="24"/>
          <w:szCs w:val="24"/>
          <w:lang w:val="id-ID"/>
        </w:rPr>
        <w:t xml:space="preserve">95) : Motivasi kerja adalah pemberian daya penggerak </w:t>
      </w:r>
      <w:r w:rsidRPr="00FE1B76">
        <w:rPr>
          <w:rFonts w:asciiTheme="majorBidi" w:hAnsiTheme="majorBidi" w:cstheme="majorBidi"/>
          <w:sz w:val="24"/>
          <w:szCs w:val="24"/>
          <w:lang w:val="id-ID"/>
        </w:rPr>
        <w:t>yang memberikan gairah kerja pada seseorang sehingga mereka mau bekerja sama, secara efektif dan terintegrasi dengan semua kemampuan yang dimiliki untuk mencapai kepuasan kerja.</w:t>
      </w:r>
    </w:p>
    <w:p w:rsidR="003A179C" w:rsidRPr="00FE1B76" w:rsidRDefault="003A179C"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Newstrom (2008:</w:t>
      </w:r>
      <w:r w:rsidR="004307B1">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166) : Motivasi kerja adalah kesediaan individu untuk mengeluarkan upaya yang tinggi untuk mencapai tujuan organisasi.</w:t>
      </w:r>
    </w:p>
    <w:p w:rsidR="003A179C" w:rsidRPr="00FE1B76" w:rsidRDefault="003A179C"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Steers (1996) adalah suatu usaha yang dapat menimbulkan suatu perilaku, mengarahkan perilaku dan memelihara atau mempertahankan perilaku yang sesuai dengan lingkungan kerja suatu organisasi.</w:t>
      </w:r>
    </w:p>
    <w:p w:rsidR="003A179C" w:rsidRPr="00FE1B76" w:rsidRDefault="003A179C"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Anoraga (2002) menyatakan bahwa motivasi kerja adalah suatu model dalam menggerakkan dan mengarahkan para karyawan agar dapat</w:t>
      </w:r>
      <w:r w:rsidR="004307B1">
        <w:rPr>
          <w:rFonts w:asciiTheme="majorBidi" w:hAnsiTheme="majorBidi" w:cstheme="majorBidi"/>
          <w:sz w:val="24"/>
          <w:szCs w:val="24"/>
          <w:lang w:val="id-ID"/>
        </w:rPr>
        <w:t xml:space="preserve"> melaksanakan tugasnya masing-</w:t>
      </w:r>
      <w:r w:rsidRPr="00FE1B76">
        <w:rPr>
          <w:rFonts w:asciiTheme="majorBidi" w:hAnsiTheme="majorBidi" w:cstheme="majorBidi"/>
          <w:sz w:val="24"/>
          <w:szCs w:val="24"/>
          <w:lang w:val="id-ID"/>
        </w:rPr>
        <w:t>masing dalam mencapai sasaran dengan penuh kesada</w:t>
      </w:r>
      <w:r w:rsidR="004307B1">
        <w:rPr>
          <w:rFonts w:asciiTheme="majorBidi" w:hAnsiTheme="majorBidi" w:cstheme="majorBidi"/>
          <w:sz w:val="24"/>
          <w:szCs w:val="24"/>
          <w:lang w:val="id-ID"/>
        </w:rPr>
        <w:t>ran, kegairahan dan bertanggung</w:t>
      </w:r>
      <w:r w:rsidRPr="00FE1B76">
        <w:rPr>
          <w:rFonts w:asciiTheme="majorBidi" w:hAnsiTheme="majorBidi" w:cstheme="majorBidi"/>
          <w:sz w:val="24"/>
          <w:szCs w:val="24"/>
          <w:lang w:val="id-ID"/>
        </w:rPr>
        <w:t xml:space="preserve"> jawab.</w:t>
      </w:r>
    </w:p>
    <w:p w:rsidR="009B5869" w:rsidRPr="00FE1B76" w:rsidRDefault="009B5869"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Menurut </w:t>
      </w:r>
      <w:r w:rsidR="008C577D" w:rsidRPr="00FE1B76">
        <w:rPr>
          <w:rFonts w:asciiTheme="majorBidi" w:hAnsiTheme="majorBidi" w:cstheme="majorBidi"/>
          <w:sz w:val="24"/>
          <w:szCs w:val="24"/>
          <w:lang w:val="id-ID"/>
        </w:rPr>
        <w:t>Rivai (2015:</w:t>
      </w:r>
      <w:r w:rsidR="004307B1">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607) motivasi adala</w:t>
      </w:r>
      <w:r w:rsidR="004307B1">
        <w:rPr>
          <w:rFonts w:asciiTheme="majorBidi" w:hAnsiTheme="majorBidi" w:cstheme="majorBidi"/>
          <w:sz w:val="24"/>
          <w:szCs w:val="24"/>
          <w:lang w:val="id-ID"/>
        </w:rPr>
        <w:t>h serangkaian sikap dan nilai-</w:t>
      </w:r>
      <w:r w:rsidRPr="00FE1B76">
        <w:rPr>
          <w:rFonts w:asciiTheme="majorBidi" w:hAnsiTheme="majorBidi" w:cstheme="majorBidi"/>
          <w:sz w:val="24"/>
          <w:szCs w:val="24"/>
          <w:lang w:val="id-ID"/>
        </w:rPr>
        <w:t>nilai yang mempengaruhi individu untuk mencapai hal yang spesifi</w:t>
      </w:r>
      <w:r w:rsidR="008C577D" w:rsidRPr="00FE1B76">
        <w:rPr>
          <w:rFonts w:asciiTheme="majorBidi" w:hAnsiTheme="majorBidi" w:cstheme="majorBidi"/>
          <w:sz w:val="24"/>
          <w:szCs w:val="24"/>
          <w:lang w:val="id-ID"/>
        </w:rPr>
        <w:t>k sesuai dengan tujuan individu.</w:t>
      </w:r>
    </w:p>
    <w:p w:rsidR="008C577D" w:rsidRPr="00FE1B76" w:rsidRDefault="008C577D"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Uhing (2019:</w:t>
      </w:r>
      <w:r w:rsidR="004307B1">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363) adalah kondisi atau energi yang menggerakkan diri karyawan yang terarah atau tertuju untuk mencapai tujuan organisasi perusahaan.</w:t>
      </w:r>
    </w:p>
    <w:p w:rsidR="008C577D" w:rsidRPr="00FE1B76" w:rsidRDefault="008C577D" w:rsidP="006A596D">
      <w:pPr>
        <w:pStyle w:val="ListParagraph"/>
        <w:numPr>
          <w:ilvl w:val="0"/>
          <w:numId w:val="9"/>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McClelland yang diterjemahkan Suwanto (2020:</w:t>
      </w:r>
      <w:r w:rsidR="004307B1">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161) motivasi kerja adalah seperangkat kekuatan baik yang berasal dari dalam diri maupun dari luar diri seseorang yang mendorong untuk memulai berperilaku kerja sesuai dengan format, arah, intensitas, dan jangka waktu tertentu.</w:t>
      </w:r>
    </w:p>
    <w:p w:rsidR="003349F0" w:rsidRPr="00FE1B76" w:rsidRDefault="003A179C" w:rsidP="008B7B74">
      <w:pPr>
        <w:spacing w:line="480" w:lineRule="auto"/>
        <w:ind w:left="851" w:firstLine="360"/>
        <w:jc w:val="both"/>
        <w:rPr>
          <w:rFonts w:asciiTheme="majorBidi" w:hAnsiTheme="majorBidi" w:cstheme="majorBidi"/>
          <w:sz w:val="24"/>
          <w:szCs w:val="24"/>
          <w:lang w:val="id-ID"/>
        </w:rPr>
      </w:pPr>
      <w:r w:rsidRPr="00FE1B76">
        <w:rPr>
          <w:rFonts w:asciiTheme="majorBidi" w:hAnsiTheme="majorBidi" w:cstheme="majorBidi"/>
          <w:sz w:val="24"/>
          <w:szCs w:val="24"/>
          <w:lang w:val="id-ID"/>
        </w:rPr>
        <w:t>Dari beberapa pengertian tersebut di</w:t>
      </w:r>
      <w:r w:rsidR="004307B1">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atas menunjukkan bahwa motivasi kerja menimbulkan semangat atau dorongan kerja, dalam psikologi motivasi kerja biasa disebut dengan pendorong semangat kerja, kuat lemahnya motivasi kerja seorang tenaga kerja ikut menentukan besar kecil prestasinya. Berdasarkan pendapat para pakar tersebut dapat disimpulkan bahwa motivasi kerja merupakan suatu upaya perusahaan dalam rangka menggerakkan para karyawannya agar mereka mau bekerja sama, bekerja efektif, dan melaksanakan pekerjaannya dengan penuh kesadaran dan bertanggung jawab sehingga dapat mencapai sasaran dan tujuan perusahaan.</w:t>
      </w:r>
    </w:p>
    <w:p w:rsidR="003A179C" w:rsidRPr="00FE1B76" w:rsidRDefault="003349F0" w:rsidP="003349F0">
      <w:pPr>
        <w:spacing w:after="160" w:line="259" w:lineRule="auto"/>
        <w:rPr>
          <w:rFonts w:asciiTheme="majorBidi" w:hAnsiTheme="majorBidi" w:cstheme="majorBidi"/>
          <w:sz w:val="24"/>
          <w:szCs w:val="24"/>
          <w:lang w:val="id-ID"/>
        </w:rPr>
      </w:pPr>
      <w:r w:rsidRPr="00FE1B76">
        <w:rPr>
          <w:rFonts w:asciiTheme="majorBidi" w:hAnsiTheme="majorBidi" w:cstheme="majorBidi"/>
          <w:sz w:val="24"/>
          <w:szCs w:val="24"/>
          <w:lang w:val="id-ID"/>
        </w:rPr>
        <w:br w:type="page"/>
      </w:r>
    </w:p>
    <w:p w:rsidR="00F87770" w:rsidRPr="00FE1B76" w:rsidRDefault="004307B1" w:rsidP="006A596D">
      <w:pPr>
        <w:pStyle w:val="Heading3"/>
        <w:numPr>
          <w:ilvl w:val="6"/>
          <w:numId w:val="8"/>
        </w:numPr>
        <w:spacing w:line="480" w:lineRule="auto"/>
        <w:ind w:left="851"/>
        <w:rPr>
          <w:rFonts w:asciiTheme="majorBidi" w:hAnsiTheme="majorBidi"/>
          <w:sz w:val="24"/>
          <w:szCs w:val="24"/>
          <w:lang w:val="id-ID"/>
        </w:rPr>
      </w:pPr>
      <w:bookmarkStart w:id="14" w:name="_Toc94640427"/>
      <w:r>
        <w:rPr>
          <w:rFonts w:asciiTheme="majorBidi" w:hAnsiTheme="majorBidi"/>
          <w:sz w:val="24"/>
          <w:szCs w:val="24"/>
          <w:lang w:val="id-ID"/>
        </w:rPr>
        <w:lastRenderedPageBreak/>
        <w:t>Ciri-</w:t>
      </w:r>
      <w:r w:rsidR="00F87770" w:rsidRPr="00FE1B76">
        <w:rPr>
          <w:rFonts w:asciiTheme="majorBidi" w:hAnsiTheme="majorBidi"/>
          <w:sz w:val="24"/>
          <w:szCs w:val="24"/>
          <w:lang w:val="id-ID"/>
        </w:rPr>
        <w:t>ciri motivasi kerja</w:t>
      </w:r>
      <w:bookmarkEnd w:id="14"/>
    </w:p>
    <w:p w:rsidR="003A179C" w:rsidRPr="00FE1B76" w:rsidRDefault="004307B1" w:rsidP="003349F0">
      <w:pPr>
        <w:spacing w:line="480" w:lineRule="auto"/>
        <w:ind w:left="851" w:firstLine="360"/>
        <w:jc w:val="both"/>
        <w:rPr>
          <w:rFonts w:asciiTheme="majorBidi" w:hAnsiTheme="majorBidi" w:cstheme="majorBidi"/>
          <w:sz w:val="24"/>
          <w:szCs w:val="24"/>
          <w:lang w:val="id-ID"/>
        </w:rPr>
      </w:pPr>
      <w:r>
        <w:rPr>
          <w:rFonts w:asciiTheme="majorBidi" w:hAnsiTheme="majorBidi" w:cstheme="majorBidi"/>
          <w:sz w:val="24"/>
          <w:szCs w:val="24"/>
          <w:lang w:val="id-ID"/>
        </w:rPr>
        <w:t>Ciri-</w:t>
      </w:r>
      <w:r w:rsidR="003A179C" w:rsidRPr="00FE1B76">
        <w:rPr>
          <w:rFonts w:asciiTheme="majorBidi" w:hAnsiTheme="majorBidi" w:cstheme="majorBidi"/>
          <w:sz w:val="24"/>
          <w:szCs w:val="24"/>
          <w:lang w:val="id-ID"/>
        </w:rPr>
        <w:t>ciri motivasi kerja menurut Colquitt (2009:178):</w:t>
      </w:r>
    </w:p>
    <w:p w:rsidR="003A179C" w:rsidRPr="00FE1B76" w:rsidRDefault="003A179C" w:rsidP="006A596D">
      <w:pPr>
        <w:pStyle w:val="ListParagraph"/>
        <w:numPr>
          <w:ilvl w:val="0"/>
          <w:numId w:val="10"/>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Berasal baik dari dalam maupun dari luar individu</w:t>
      </w:r>
    </w:p>
    <w:p w:rsidR="003A179C" w:rsidRPr="00FE1B76" w:rsidRDefault="003A179C" w:rsidP="006A596D">
      <w:pPr>
        <w:pStyle w:val="ListParagraph"/>
        <w:numPr>
          <w:ilvl w:val="0"/>
          <w:numId w:val="10"/>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Dapat menimbulkan perilaku bekerja</w:t>
      </w:r>
      <w:r w:rsidR="00F87770" w:rsidRPr="00FE1B76">
        <w:rPr>
          <w:rFonts w:asciiTheme="majorBidi" w:hAnsiTheme="majorBidi" w:cstheme="majorBidi"/>
          <w:sz w:val="24"/>
          <w:szCs w:val="24"/>
          <w:lang w:val="id-ID"/>
        </w:rPr>
        <w:t>.</w:t>
      </w:r>
    </w:p>
    <w:p w:rsidR="003A179C" w:rsidRPr="00FE1B76" w:rsidRDefault="003A179C" w:rsidP="006A596D">
      <w:pPr>
        <w:pStyle w:val="ListParagraph"/>
        <w:numPr>
          <w:ilvl w:val="0"/>
          <w:numId w:val="10"/>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Dapat menentukan bentuk, tujuan, intensitas dan lamanya bekerja</w:t>
      </w:r>
      <w:r w:rsidR="00F87770" w:rsidRPr="00FE1B76">
        <w:rPr>
          <w:rFonts w:asciiTheme="majorBidi" w:hAnsiTheme="majorBidi" w:cstheme="majorBidi"/>
          <w:sz w:val="24"/>
          <w:szCs w:val="24"/>
          <w:lang w:val="id-ID"/>
        </w:rPr>
        <w:t>.</w:t>
      </w:r>
    </w:p>
    <w:p w:rsidR="00BE5324" w:rsidRPr="00FE1B76" w:rsidRDefault="00BE5324" w:rsidP="006A596D">
      <w:pPr>
        <w:pStyle w:val="Heading3"/>
        <w:numPr>
          <w:ilvl w:val="6"/>
          <w:numId w:val="8"/>
        </w:numPr>
        <w:spacing w:line="480" w:lineRule="auto"/>
        <w:ind w:left="851"/>
        <w:rPr>
          <w:rFonts w:asciiTheme="majorBidi" w:hAnsiTheme="majorBidi"/>
          <w:sz w:val="24"/>
          <w:szCs w:val="24"/>
          <w:lang w:val="id-ID"/>
        </w:rPr>
      </w:pPr>
      <w:bookmarkStart w:id="15" w:name="_Toc94640428"/>
      <w:r w:rsidRPr="00FE1B76">
        <w:rPr>
          <w:rFonts w:asciiTheme="majorBidi" w:hAnsiTheme="majorBidi"/>
          <w:sz w:val="24"/>
          <w:szCs w:val="24"/>
          <w:lang w:val="id-ID"/>
        </w:rPr>
        <w:t>Prinsip motivasi</w:t>
      </w:r>
      <w:bookmarkEnd w:id="15"/>
    </w:p>
    <w:p w:rsidR="00BE5324" w:rsidRPr="00FE1B76" w:rsidRDefault="00F87770" w:rsidP="003349F0">
      <w:pPr>
        <w:pStyle w:val="ListParagraph"/>
        <w:spacing w:line="480" w:lineRule="auto"/>
        <w:ind w:left="993" w:firstLine="306"/>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Menurut </w:t>
      </w:r>
      <w:r w:rsidR="005820BD" w:rsidRPr="00FE1B76">
        <w:rPr>
          <w:rFonts w:asciiTheme="majorBidi" w:hAnsiTheme="majorBidi" w:cstheme="majorBidi"/>
          <w:sz w:val="24"/>
          <w:szCs w:val="24"/>
          <w:lang w:val="id-ID"/>
        </w:rPr>
        <w:t>Sedarmayant</w:t>
      </w:r>
      <w:r w:rsidRPr="00FE1B76">
        <w:rPr>
          <w:rFonts w:asciiTheme="majorBidi" w:hAnsiTheme="majorBidi" w:cstheme="majorBidi"/>
          <w:sz w:val="24"/>
          <w:szCs w:val="24"/>
          <w:lang w:val="id-ID"/>
        </w:rPr>
        <w:t>i (2017:</w:t>
      </w:r>
      <w:r w:rsidR="004307B1">
        <w:rPr>
          <w:rFonts w:asciiTheme="majorBidi" w:hAnsiTheme="majorBidi" w:cstheme="majorBidi"/>
          <w:sz w:val="24"/>
          <w:szCs w:val="24"/>
          <w:lang w:val="id-ID"/>
        </w:rPr>
        <w:t xml:space="preserve"> </w:t>
      </w:r>
      <w:r w:rsidR="005820BD" w:rsidRPr="00FE1B76">
        <w:rPr>
          <w:rFonts w:asciiTheme="majorBidi" w:hAnsiTheme="majorBidi" w:cstheme="majorBidi"/>
          <w:sz w:val="24"/>
          <w:szCs w:val="24"/>
          <w:lang w:val="id-ID"/>
        </w:rPr>
        <w:t>154</w:t>
      </w:r>
      <w:r w:rsidRPr="00FE1B76">
        <w:rPr>
          <w:rFonts w:asciiTheme="majorBidi" w:hAnsiTheme="majorBidi" w:cstheme="majorBidi"/>
          <w:sz w:val="24"/>
          <w:szCs w:val="24"/>
          <w:lang w:val="id-ID"/>
        </w:rPr>
        <w:t xml:space="preserve">) </w:t>
      </w:r>
      <w:r w:rsidR="005820BD" w:rsidRPr="00FE1B76">
        <w:rPr>
          <w:rFonts w:asciiTheme="majorBidi" w:hAnsiTheme="majorBidi" w:cstheme="majorBidi"/>
          <w:sz w:val="24"/>
          <w:szCs w:val="24"/>
          <w:lang w:val="id-ID"/>
        </w:rPr>
        <w:t>Motivasi dibagi menjadi tiga bagian:</w:t>
      </w:r>
    </w:p>
    <w:p w:rsidR="004307B1" w:rsidRPr="004307B1" w:rsidRDefault="005820BD" w:rsidP="004307B1">
      <w:pPr>
        <w:pStyle w:val="ListParagraph"/>
        <w:numPr>
          <w:ilvl w:val="3"/>
          <w:numId w:val="10"/>
        </w:numPr>
        <w:spacing w:line="480" w:lineRule="auto"/>
        <w:ind w:left="1418"/>
        <w:jc w:val="both"/>
        <w:rPr>
          <w:rFonts w:asciiTheme="majorBidi" w:hAnsiTheme="majorBidi" w:cstheme="majorBidi"/>
          <w:b/>
          <w:bCs/>
          <w:sz w:val="24"/>
          <w:szCs w:val="24"/>
          <w:lang w:val="id-ID"/>
        </w:rPr>
      </w:pPr>
      <w:r w:rsidRPr="00FE1B76">
        <w:rPr>
          <w:rFonts w:asciiTheme="majorBidi" w:hAnsiTheme="majorBidi" w:cstheme="majorBidi"/>
          <w:sz w:val="24"/>
          <w:szCs w:val="24"/>
          <w:lang w:val="id-ID"/>
        </w:rPr>
        <w:t>Pendorong utama: pendorong yang dapat dinilai dengan uang</w:t>
      </w:r>
    </w:p>
    <w:p w:rsidR="004307B1" w:rsidRPr="004307B1" w:rsidRDefault="005820BD" w:rsidP="004307B1">
      <w:pPr>
        <w:pStyle w:val="ListParagraph"/>
        <w:numPr>
          <w:ilvl w:val="3"/>
          <w:numId w:val="10"/>
        </w:numPr>
        <w:spacing w:line="480" w:lineRule="auto"/>
        <w:ind w:left="1418"/>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Semi pendorong utama</w:t>
      </w:r>
    </w:p>
    <w:p w:rsidR="00BE5324" w:rsidRPr="004307B1" w:rsidRDefault="005820BD" w:rsidP="004307B1">
      <w:pPr>
        <w:pStyle w:val="ListParagraph"/>
        <w:numPr>
          <w:ilvl w:val="3"/>
          <w:numId w:val="10"/>
        </w:numPr>
        <w:spacing w:line="480" w:lineRule="auto"/>
        <w:ind w:left="1418"/>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Pendorong nonmaterial: yang tidak dapat dilihat dengan uang seperti:</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FE1B76">
        <w:rPr>
          <w:rFonts w:asciiTheme="majorBidi" w:hAnsiTheme="majorBidi" w:cstheme="majorBidi"/>
          <w:sz w:val="24"/>
          <w:szCs w:val="24"/>
          <w:lang w:val="id-ID"/>
        </w:rPr>
        <w:t>Penempatan yang tepat</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Latihan sistematik</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Promosi objek</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Pekerjaan terjamin</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Keikutsertaan wakil karyawan dalam pengambilan keputusan</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Kondisi pekerjaan yang menyenangkan</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 xml:space="preserve">Pemberian informasi perusahaan </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Fasilitas rekreasi</w:t>
      </w:r>
    </w:p>
    <w:p w:rsidR="004307B1"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Penjagaan kesehatan</w:t>
      </w:r>
    </w:p>
    <w:p w:rsidR="005820BD" w:rsidRPr="004307B1" w:rsidRDefault="005820BD" w:rsidP="004307B1">
      <w:pPr>
        <w:pStyle w:val="ListParagraph"/>
        <w:numPr>
          <w:ilvl w:val="4"/>
          <w:numId w:val="10"/>
        </w:numPr>
        <w:spacing w:line="480" w:lineRule="auto"/>
        <w:ind w:left="1985"/>
        <w:jc w:val="both"/>
        <w:rPr>
          <w:rFonts w:asciiTheme="majorBidi" w:hAnsiTheme="majorBidi" w:cstheme="majorBidi"/>
          <w:b/>
          <w:bCs/>
          <w:sz w:val="24"/>
          <w:szCs w:val="24"/>
          <w:lang w:val="id-ID"/>
        </w:rPr>
      </w:pPr>
      <w:r w:rsidRPr="004307B1">
        <w:rPr>
          <w:rFonts w:asciiTheme="majorBidi" w:hAnsiTheme="majorBidi" w:cstheme="majorBidi"/>
          <w:sz w:val="24"/>
          <w:szCs w:val="24"/>
          <w:lang w:val="id-ID"/>
        </w:rPr>
        <w:t>Perumahan dll</w:t>
      </w:r>
    </w:p>
    <w:p w:rsidR="00BE5324" w:rsidRPr="00FE1B76" w:rsidRDefault="00437F7F" w:rsidP="006A596D">
      <w:pPr>
        <w:pStyle w:val="Heading3"/>
        <w:numPr>
          <w:ilvl w:val="6"/>
          <w:numId w:val="8"/>
        </w:numPr>
        <w:spacing w:line="480" w:lineRule="auto"/>
        <w:ind w:left="851"/>
        <w:rPr>
          <w:rFonts w:asciiTheme="majorBidi" w:hAnsiTheme="majorBidi"/>
          <w:sz w:val="24"/>
          <w:szCs w:val="24"/>
          <w:lang w:val="id-ID"/>
        </w:rPr>
      </w:pPr>
      <w:bookmarkStart w:id="16" w:name="_Toc94640429"/>
      <w:r w:rsidRPr="00FE1B76">
        <w:rPr>
          <w:rFonts w:asciiTheme="majorBidi" w:hAnsiTheme="majorBidi"/>
          <w:sz w:val="24"/>
          <w:szCs w:val="24"/>
          <w:lang w:val="id-ID"/>
        </w:rPr>
        <w:lastRenderedPageBreak/>
        <w:t>F</w:t>
      </w:r>
      <w:r w:rsidR="004307B1">
        <w:rPr>
          <w:rFonts w:asciiTheme="majorBidi" w:hAnsiTheme="majorBidi"/>
          <w:sz w:val="24"/>
          <w:szCs w:val="24"/>
          <w:lang w:val="id-ID"/>
        </w:rPr>
        <w:t>aktor-</w:t>
      </w:r>
      <w:r w:rsidRPr="00FE1B76">
        <w:rPr>
          <w:rFonts w:asciiTheme="majorBidi" w:hAnsiTheme="majorBidi"/>
          <w:sz w:val="24"/>
          <w:szCs w:val="24"/>
          <w:lang w:val="id-ID"/>
        </w:rPr>
        <w:t>faktor yang mempengaruhi motivasi kerja</w:t>
      </w:r>
      <w:bookmarkEnd w:id="16"/>
    </w:p>
    <w:p w:rsidR="00BE5324" w:rsidRPr="00FE1B76" w:rsidRDefault="004307B1" w:rsidP="003349F0">
      <w:pPr>
        <w:pStyle w:val="ListParagraph"/>
        <w:spacing w:after="160" w:line="480" w:lineRule="auto"/>
        <w:ind w:left="851" w:firstLine="490"/>
        <w:jc w:val="both"/>
        <w:rPr>
          <w:rFonts w:asciiTheme="majorBidi" w:hAnsiTheme="majorBidi" w:cstheme="majorBidi"/>
          <w:sz w:val="24"/>
          <w:szCs w:val="24"/>
          <w:lang w:val="id-ID"/>
        </w:rPr>
      </w:pPr>
      <w:r>
        <w:rPr>
          <w:rFonts w:asciiTheme="majorBidi" w:hAnsiTheme="majorBidi" w:cstheme="majorBidi"/>
          <w:sz w:val="24"/>
          <w:szCs w:val="24"/>
          <w:lang w:val="id-ID"/>
        </w:rPr>
        <w:t>Menurut Suwarto (2010) faktor-</w:t>
      </w:r>
      <w:r w:rsidR="00437F7F" w:rsidRPr="00FE1B76">
        <w:rPr>
          <w:rFonts w:asciiTheme="majorBidi" w:hAnsiTheme="majorBidi" w:cstheme="majorBidi"/>
          <w:sz w:val="24"/>
          <w:szCs w:val="24"/>
          <w:lang w:val="id-ID"/>
        </w:rPr>
        <w:t>faktor yang mempengaruhi motivasi kerja, yaitu:</w:t>
      </w:r>
    </w:p>
    <w:p w:rsidR="00A35EFC" w:rsidRPr="00FE1B76" w:rsidRDefault="00437F7F" w:rsidP="004307B1">
      <w:pPr>
        <w:pStyle w:val="ListParagraph"/>
        <w:numPr>
          <w:ilvl w:val="6"/>
          <w:numId w:val="10"/>
        </w:numPr>
        <w:spacing w:after="160" w:line="480" w:lineRule="auto"/>
        <w:ind w:left="1701"/>
        <w:jc w:val="both"/>
        <w:rPr>
          <w:rFonts w:asciiTheme="majorBidi" w:hAnsiTheme="majorBidi" w:cstheme="majorBidi"/>
          <w:b/>
          <w:bCs/>
          <w:sz w:val="24"/>
          <w:szCs w:val="24"/>
          <w:lang w:val="id-ID"/>
        </w:rPr>
      </w:pPr>
      <w:r w:rsidRPr="00FE1B76">
        <w:rPr>
          <w:rFonts w:asciiTheme="majorBidi" w:hAnsiTheme="majorBidi" w:cstheme="majorBidi"/>
          <w:sz w:val="24"/>
          <w:szCs w:val="24"/>
          <w:lang w:val="id-ID"/>
        </w:rPr>
        <w:t xml:space="preserve">Teknis organisasi </w:t>
      </w:r>
    </w:p>
    <w:p w:rsidR="00BE5324" w:rsidRPr="00FE1B76" w:rsidRDefault="00A35EFC" w:rsidP="00B07DBE">
      <w:pPr>
        <w:pStyle w:val="ListParagraph"/>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B</w:t>
      </w:r>
      <w:r w:rsidR="00437F7F" w:rsidRPr="00FE1B76">
        <w:rPr>
          <w:rFonts w:asciiTheme="majorBidi" w:hAnsiTheme="majorBidi" w:cstheme="majorBidi"/>
          <w:sz w:val="24"/>
          <w:szCs w:val="24"/>
          <w:lang w:val="id-ID"/>
        </w:rPr>
        <w:t>entuk susunan organisasi dimana para karyawan bekerja, memberi pengaruh yang sangat besar kepada semangat dan kepuasan kerja karyawan.</w:t>
      </w:r>
    </w:p>
    <w:p w:rsidR="00BE5324" w:rsidRPr="00FE1B76" w:rsidRDefault="00437F7F" w:rsidP="004307B1">
      <w:pPr>
        <w:pStyle w:val="ListParagraph"/>
        <w:numPr>
          <w:ilvl w:val="6"/>
          <w:numId w:val="10"/>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Struktur sosial </w:t>
      </w:r>
    </w:p>
    <w:p w:rsidR="00A56CD1" w:rsidRPr="00FE1B76" w:rsidRDefault="00A35EFC" w:rsidP="00431E22">
      <w:pPr>
        <w:pStyle w:val="ListParagraph"/>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Struktur sosial </w:t>
      </w:r>
      <w:r w:rsidR="00437F7F" w:rsidRPr="00FE1B76">
        <w:rPr>
          <w:rFonts w:asciiTheme="majorBidi" w:hAnsiTheme="majorBidi" w:cstheme="majorBidi"/>
          <w:sz w:val="24"/>
          <w:szCs w:val="24"/>
          <w:lang w:val="id-ID"/>
        </w:rPr>
        <w:t>suatu</w:t>
      </w:r>
      <w:r w:rsidR="00BE5324" w:rsidRPr="00FE1B76">
        <w:rPr>
          <w:rFonts w:asciiTheme="majorBidi" w:hAnsiTheme="majorBidi" w:cstheme="majorBidi"/>
          <w:sz w:val="24"/>
          <w:szCs w:val="24"/>
          <w:lang w:val="id-ID"/>
        </w:rPr>
        <w:t xml:space="preserve"> kelompok membawa pengaruh yang </w:t>
      </w:r>
      <w:r w:rsidR="00437F7F" w:rsidRPr="00FE1B76">
        <w:rPr>
          <w:rFonts w:asciiTheme="majorBidi" w:hAnsiTheme="majorBidi" w:cstheme="majorBidi"/>
          <w:sz w:val="24"/>
          <w:szCs w:val="24"/>
          <w:lang w:val="id-ID"/>
        </w:rPr>
        <w:t>tidak kecil, artinya bagi diri pribadi para anggota. Mereka lebih senang bekerja dalam suatu kelompok di</w:t>
      </w:r>
      <w:r w:rsidR="00A56CD1" w:rsidRPr="00FE1B76">
        <w:rPr>
          <w:rFonts w:asciiTheme="majorBidi" w:hAnsiTheme="majorBidi" w:cstheme="majorBidi"/>
          <w:sz w:val="24"/>
          <w:szCs w:val="24"/>
          <w:lang w:val="id-ID"/>
        </w:rPr>
        <w:t>mana terdapat pergaulan yang fle</w:t>
      </w:r>
      <w:r w:rsidR="00437F7F" w:rsidRPr="00FE1B76">
        <w:rPr>
          <w:rFonts w:asciiTheme="majorBidi" w:hAnsiTheme="majorBidi" w:cstheme="majorBidi"/>
          <w:sz w:val="24"/>
          <w:szCs w:val="24"/>
          <w:lang w:val="id-ID"/>
        </w:rPr>
        <w:t>ksibel.</w:t>
      </w:r>
    </w:p>
    <w:p w:rsidR="00A35EFC" w:rsidRPr="004307B1" w:rsidRDefault="00437F7F" w:rsidP="004307B1">
      <w:pPr>
        <w:pStyle w:val="ListParagraph"/>
        <w:numPr>
          <w:ilvl w:val="6"/>
          <w:numId w:val="10"/>
        </w:numPr>
        <w:spacing w:after="160" w:line="480" w:lineRule="auto"/>
        <w:ind w:left="1701"/>
        <w:jc w:val="both"/>
        <w:rPr>
          <w:rFonts w:asciiTheme="majorBidi" w:hAnsiTheme="majorBidi" w:cstheme="majorBidi"/>
          <w:sz w:val="24"/>
          <w:szCs w:val="24"/>
          <w:lang w:val="id-ID"/>
        </w:rPr>
      </w:pPr>
      <w:r w:rsidRPr="004307B1">
        <w:rPr>
          <w:rFonts w:asciiTheme="majorBidi" w:hAnsiTheme="majorBidi" w:cstheme="majorBidi"/>
          <w:sz w:val="24"/>
          <w:szCs w:val="24"/>
          <w:lang w:val="id-ID"/>
        </w:rPr>
        <w:t>Kemauan untuk menyelesaikan tugas</w:t>
      </w:r>
    </w:p>
    <w:p w:rsidR="00A56CD1" w:rsidRPr="00FE1B76" w:rsidRDefault="00A35EFC" w:rsidP="00431E22">
      <w:pPr>
        <w:pStyle w:val="ListParagraph"/>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P</w:t>
      </w:r>
      <w:r w:rsidR="004307B1">
        <w:rPr>
          <w:rFonts w:asciiTheme="majorBidi" w:hAnsiTheme="majorBidi" w:cstheme="majorBidi"/>
          <w:sz w:val="24"/>
          <w:szCs w:val="24"/>
          <w:lang w:val="id-ID"/>
        </w:rPr>
        <w:t>rodukstivitas masing-</w:t>
      </w:r>
      <w:r w:rsidR="00437F7F" w:rsidRPr="00FE1B76">
        <w:rPr>
          <w:rFonts w:asciiTheme="majorBidi" w:hAnsiTheme="majorBidi" w:cstheme="majorBidi"/>
          <w:sz w:val="24"/>
          <w:szCs w:val="24"/>
          <w:lang w:val="id-ID"/>
        </w:rPr>
        <w:t>masing karyawan sangat tergantung kepada kemauan mereka untuk bekerja keras.</w:t>
      </w:r>
    </w:p>
    <w:p w:rsidR="00A35EFC" w:rsidRPr="00FE1B76" w:rsidRDefault="00437F7F" w:rsidP="006A596D">
      <w:pPr>
        <w:pStyle w:val="ListParagraph"/>
        <w:numPr>
          <w:ilvl w:val="0"/>
          <w:numId w:val="10"/>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Imbalan </w:t>
      </w:r>
      <w:r w:rsidR="00A35EFC" w:rsidRPr="00FE1B76">
        <w:rPr>
          <w:rFonts w:asciiTheme="majorBidi" w:hAnsiTheme="majorBidi" w:cstheme="majorBidi"/>
          <w:sz w:val="24"/>
          <w:szCs w:val="24"/>
          <w:lang w:val="id-ID"/>
        </w:rPr>
        <w:t xml:space="preserve">yang diterima dari bekerja </w:t>
      </w:r>
    </w:p>
    <w:p w:rsidR="00437F7F" w:rsidRPr="00FE1B76" w:rsidRDefault="00A35EFC" w:rsidP="00431E22">
      <w:pPr>
        <w:pStyle w:val="ListParagraph"/>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I</w:t>
      </w:r>
      <w:r w:rsidR="00437F7F" w:rsidRPr="00FE1B76">
        <w:rPr>
          <w:rFonts w:asciiTheme="majorBidi" w:hAnsiTheme="majorBidi" w:cstheme="majorBidi"/>
          <w:sz w:val="24"/>
          <w:szCs w:val="24"/>
          <w:lang w:val="id-ID"/>
        </w:rPr>
        <w:t>mbalan yang diterimapara karyawan baik imbalan instrinsik maupun imbalan ekstrinsik sangat berpengaruh terhadap semangat kerja mereka.</w:t>
      </w:r>
    </w:p>
    <w:p w:rsidR="00437F7F" w:rsidRPr="00FE1B76" w:rsidRDefault="00437F7F" w:rsidP="006A596D">
      <w:pPr>
        <w:pStyle w:val="ListParagraph"/>
        <w:numPr>
          <w:ilvl w:val="6"/>
          <w:numId w:val="8"/>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Dapat diterima karyawan sebagai anggota kelompok.</w:t>
      </w:r>
    </w:p>
    <w:p w:rsidR="00437F7F" w:rsidRPr="00FE1B76" w:rsidRDefault="00437F7F" w:rsidP="00431E22">
      <w:pPr>
        <w:pStyle w:val="ListParagraph"/>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Dapat diterimanya karyawan sebagai anggota kelompok, akan membawa penagaruh terhadap ketenangan kerja suatu kelompok atau karyawan itu sendiri.</w:t>
      </w:r>
    </w:p>
    <w:p w:rsidR="000C6F6E" w:rsidRPr="00FE1B76" w:rsidRDefault="000C6F6E" w:rsidP="006A596D">
      <w:pPr>
        <w:pStyle w:val="Heading3"/>
        <w:numPr>
          <w:ilvl w:val="0"/>
          <w:numId w:val="10"/>
        </w:numPr>
        <w:spacing w:line="480" w:lineRule="auto"/>
        <w:ind w:left="851"/>
        <w:rPr>
          <w:rFonts w:asciiTheme="majorBidi" w:hAnsiTheme="majorBidi"/>
          <w:sz w:val="24"/>
          <w:szCs w:val="24"/>
          <w:lang w:val="id-ID"/>
        </w:rPr>
      </w:pPr>
      <w:bookmarkStart w:id="17" w:name="_Toc94640430"/>
      <w:r w:rsidRPr="00FE1B76">
        <w:rPr>
          <w:rFonts w:asciiTheme="majorBidi" w:hAnsiTheme="majorBidi"/>
          <w:sz w:val="24"/>
          <w:szCs w:val="24"/>
          <w:lang w:val="id-ID"/>
        </w:rPr>
        <w:lastRenderedPageBreak/>
        <w:t>Indikator motivasi kerja</w:t>
      </w:r>
      <w:bookmarkEnd w:id="17"/>
    </w:p>
    <w:p w:rsidR="000C6F6E" w:rsidRPr="00FE1B76" w:rsidRDefault="000C6F6E" w:rsidP="003349F0">
      <w:pPr>
        <w:pStyle w:val="ListParagraph"/>
        <w:spacing w:after="160" w:line="480" w:lineRule="auto"/>
        <w:ind w:left="851" w:firstLine="490"/>
        <w:jc w:val="both"/>
        <w:rPr>
          <w:rFonts w:asciiTheme="majorBidi" w:hAnsiTheme="majorBidi" w:cstheme="majorBidi"/>
          <w:sz w:val="24"/>
          <w:szCs w:val="24"/>
          <w:lang w:val="id-ID"/>
        </w:rPr>
      </w:pPr>
      <w:r w:rsidRPr="00FE1B76">
        <w:rPr>
          <w:rFonts w:asciiTheme="majorBidi" w:hAnsiTheme="majorBidi" w:cstheme="majorBidi"/>
          <w:sz w:val="24"/>
          <w:szCs w:val="24"/>
          <w:lang w:val="id-ID"/>
        </w:rPr>
        <w:t>Hafidzi dkk (2019:</w:t>
      </w:r>
      <w:r w:rsidR="004307B1">
        <w:rPr>
          <w:rFonts w:asciiTheme="majorBidi" w:hAnsiTheme="majorBidi" w:cstheme="majorBidi"/>
          <w:sz w:val="24"/>
          <w:szCs w:val="24"/>
          <w:lang w:val="id-ID"/>
        </w:rPr>
        <w:t xml:space="preserve"> </w:t>
      </w:r>
      <w:r w:rsidRPr="00FE1B76">
        <w:rPr>
          <w:rFonts w:asciiTheme="majorBidi" w:hAnsiTheme="majorBidi" w:cstheme="majorBidi"/>
          <w:sz w:val="24"/>
          <w:szCs w:val="24"/>
          <w:lang w:val="id-ID"/>
        </w:rPr>
        <w:t>53) menyatakan bahwa motivasi adalah pemberian daya penggerak yang menciptakan kegairahan kerja seseorang agar mereka mampu bekerjasama, bekerja efektif, dan terintegrasi dengan segala daya upayanya untuk mencapai kepuasan. Motivasi adalah suatu yang pokok yang menjadikan dorongan bagi seseorang untuk bekerja, adapun beberapa indikator motivasi kerja yaitu:</w:t>
      </w:r>
    </w:p>
    <w:p w:rsidR="000C6F6E" w:rsidRPr="00FE1B76" w:rsidRDefault="000C6F6E" w:rsidP="006A596D">
      <w:pPr>
        <w:pStyle w:val="ListParagraph"/>
        <w:numPr>
          <w:ilvl w:val="3"/>
          <w:numId w:val="9"/>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Kebutuhan fisik, kebutuhan a</w:t>
      </w:r>
      <w:r w:rsidR="004307B1">
        <w:rPr>
          <w:rFonts w:asciiTheme="majorBidi" w:hAnsiTheme="majorBidi" w:cstheme="majorBidi"/>
          <w:sz w:val="24"/>
          <w:szCs w:val="24"/>
          <w:lang w:val="id-ID"/>
        </w:rPr>
        <w:t>kan fasilitas penunjang yang di</w:t>
      </w:r>
      <w:r w:rsidRPr="00FE1B76">
        <w:rPr>
          <w:rFonts w:asciiTheme="majorBidi" w:hAnsiTheme="majorBidi" w:cstheme="majorBidi"/>
          <w:sz w:val="24"/>
          <w:szCs w:val="24"/>
          <w:lang w:val="id-ID"/>
        </w:rPr>
        <w:t>dapat di tempat kerja, misalnya fasilitas penunjang untuk mempermudah penyelesaian tugas di kantor.</w:t>
      </w:r>
    </w:p>
    <w:p w:rsidR="000C6F6E" w:rsidRPr="00FE1B76" w:rsidRDefault="004307B1" w:rsidP="006A596D">
      <w:pPr>
        <w:pStyle w:val="ListParagraph"/>
        <w:numPr>
          <w:ilvl w:val="3"/>
          <w:numId w:val="9"/>
        </w:numPr>
        <w:spacing w:after="160" w:line="48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Kebutuhan rasa aman, kebutuhan-</w:t>
      </w:r>
      <w:r w:rsidR="000C6F6E" w:rsidRPr="00FE1B76">
        <w:rPr>
          <w:rFonts w:asciiTheme="majorBidi" w:hAnsiTheme="majorBidi" w:cstheme="majorBidi"/>
          <w:sz w:val="24"/>
          <w:szCs w:val="24"/>
          <w:lang w:val="id-ID"/>
        </w:rPr>
        <w:t>kebutuhan akan rasa aman ini, di</w:t>
      </w:r>
      <w:r>
        <w:rPr>
          <w:rFonts w:asciiTheme="majorBidi" w:hAnsiTheme="majorBidi" w:cstheme="majorBidi"/>
          <w:sz w:val="24"/>
          <w:szCs w:val="24"/>
          <w:lang w:val="id-ID"/>
        </w:rPr>
        <w:t xml:space="preserve"> </w:t>
      </w:r>
      <w:r w:rsidR="000C6F6E" w:rsidRPr="00FE1B76">
        <w:rPr>
          <w:rFonts w:asciiTheme="majorBidi" w:hAnsiTheme="majorBidi" w:cstheme="majorBidi"/>
          <w:sz w:val="24"/>
          <w:szCs w:val="24"/>
          <w:lang w:val="id-ID"/>
        </w:rPr>
        <w:t>antaranya adalah rasa aman fisik, stailitas, ketergantungan, perlind</w:t>
      </w:r>
      <w:r>
        <w:rPr>
          <w:rFonts w:asciiTheme="majorBidi" w:hAnsiTheme="majorBidi" w:cstheme="majorBidi"/>
          <w:sz w:val="24"/>
          <w:szCs w:val="24"/>
          <w:lang w:val="id-ID"/>
        </w:rPr>
        <w:t>ungan dan kebebasan dari daya-</w:t>
      </w:r>
      <w:r w:rsidR="000C6F6E" w:rsidRPr="00FE1B76">
        <w:rPr>
          <w:rFonts w:asciiTheme="majorBidi" w:hAnsiTheme="majorBidi" w:cstheme="majorBidi"/>
          <w:sz w:val="24"/>
          <w:szCs w:val="24"/>
          <w:lang w:val="id-ID"/>
        </w:rPr>
        <w:t>daya yang mengancam seperti: ta</w:t>
      </w:r>
      <w:r w:rsidR="00726115" w:rsidRPr="00FE1B76">
        <w:rPr>
          <w:rFonts w:asciiTheme="majorBidi" w:hAnsiTheme="majorBidi" w:cstheme="majorBidi"/>
          <w:sz w:val="24"/>
          <w:szCs w:val="24"/>
          <w:lang w:val="id-ID"/>
        </w:rPr>
        <w:t>kut, cemas, bahaya.</w:t>
      </w:r>
    </w:p>
    <w:p w:rsidR="00726115" w:rsidRPr="00FE1B76" w:rsidRDefault="00726115" w:rsidP="006A596D">
      <w:pPr>
        <w:pStyle w:val="ListParagraph"/>
        <w:numPr>
          <w:ilvl w:val="3"/>
          <w:numId w:val="9"/>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Kebutuhan sosial, kebutuhan yang harus dipenuhi berdasarkan kepentingan bersama dalam masyarakat, kebutu</w:t>
      </w:r>
      <w:r w:rsidR="004307B1">
        <w:rPr>
          <w:rFonts w:asciiTheme="majorBidi" w:hAnsiTheme="majorBidi" w:cstheme="majorBidi"/>
          <w:sz w:val="24"/>
          <w:szCs w:val="24"/>
          <w:lang w:val="id-ID"/>
        </w:rPr>
        <w:t>han tersebut dipenuhi bersama-</w:t>
      </w:r>
      <w:r w:rsidRPr="00FE1B76">
        <w:rPr>
          <w:rFonts w:asciiTheme="majorBidi" w:hAnsiTheme="majorBidi" w:cstheme="majorBidi"/>
          <w:sz w:val="24"/>
          <w:szCs w:val="24"/>
          <w:lang w:val="id-ID"/>
        </w:rPr>
        <w:t>sama, contohnya interaksi yang baik antar sesama.</w:t>
      </w:r>
    </w:p>
    <w:p w:rsidR="00726115" w:rsidRPr="00FE1B76" w:rsidRDefault="00726115" w:rsidP="006A596D">
      <w:pPr>
        <w:pStyle w:val="ListParagraph"/>
        <w:numPr>
          <w:ilvl w:val="3"/>
          <w:numId w:val="9"/>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t>Kebutuhan akan penghargaan, kebutuhan akan penghargaan atas apa yang telah dicapai oleh seseorang, contohnya kebutuhan akan status, kemuliaan, perhatian, reputasi.</w:t>
      </w:r>
    </w:p>
    <w:p w:rsidR="00A56CD1" w:rsidRPr="00FE1B76" w:rsidRDefault="00726115" w:rsidP="006A596D">
      <w:pPr>
        <w:pStyle w:val="ListParagraph"/>
        <w:numPr>
          <w:ilvl w:val="3"/>
          <w:numId w:val="9"/>
        </w:numPr>
        <w:spacing w:after="160" w:line="480" w:lineRule="auto"/>
        <w:ind w:left="1701"/>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Kebutuhan dorongan mencapai tujuan, kebutuhan akan dorongan untuk mencapai sesuatu yang diinginkan, misalnya motivasi dari pimpinan.</w:t>
      </w:r>
    </w:p>
    <w:p w:rsidR="00A56CD1" w:rsidRPr="00FE1B76" w:rsidRDefault="003A179C" w:rsidP="006A596D">
      <w:pPr>
        <w:pStyle w:val="Heading2"/>
        <w:numPr>
          <w:ilvl w:val="0"/>
          <w:numId w:val="40"/>
        </w:numPr>
        <w:ind w:left="426"/>
        <w:rPr>
          <w:rFonts w:asciiTheme="majorBidi" w:hAnsiTheme="majorBidi"/>
          <w:i w:val="0"/>
          <w:iCs w:val="0"/>
          <w:sz w:val="24"/>
          <w:szCs w:val="24"/>
          <w:lang w:val="id-ID"/>
        </w:rPr>
      </w:pPr>
      <w:bookmarkStart w:id="18" w:name="_Toc94640431"/>
      <w:r w:rsidRPr="00FE1B76">
        <w:rPr>
          <w:rFonts w:asciiTheme="majorBidi" w:hAnsiTheme="majorBidi"/>
          <w:i w:val="0"/>
          <w:iCs w:val="0"/>
          <w:sz w:val="24"/>
          <w:szCs w:val="24"/>
          <w:lang w:val="id-ID"/>
        </w:rPr>
        <w:t>Produktivitas kerja karyawan</w:t>
      </w:r>
      <w:bookmarkEnd w:id="18"/>
    </w:p>
    <w:p w:rsidR="003A179C" w:rsidRPr="00FE1B76" w:rsidRDefault="003A179C" w:rsidP="006A596D">
      <w:pPr>
        <w:pStyle w:val="Heading3"/>
        <w:numPr>
          <w:ilvl w:val="6"/>
          <w:numId w:val="9"/>
        </w:numPr>
        <w:spacing w:line="480" w:lineRule="auto"/>
        <w:ind w:left="851"/>
        <w:rPr>
          <w:rFonts w:asciiTheme="majorBidi" w:hAnsiTheme="majorBidi"/>
          <w:sz w:val="24"/>
          <w:szCs w:val="24"/>
          <w:lang w:val="id-ID"/>
        </w:rPr>
      </w:pPr>
      <w:bookmarkStart w:id="19" w:name="_Toc94640432"/>
      <w:r w:rsidRPr="00FE1B76">
        <w:rPr>
          <w:rFonts w:asciiTheme="majorBidi" w:hAnsiTheme="majorBidi"/>
          <w:sz w:val="24"/>
          <w:szCs w:val="24"/>
          <w:lang w:val="id-ID"/>
        </w:rPr>
        <w:t>Pengertian produktivitas kerja karyawan</w:t>
      </w:r>
      <w:bookmarkEnd w:id="19"/>
    </w:p>
    <w:p w:rsidR="00A56CD1" w:rsidRPr="00FE1B76" w:rsidRDefault="00DD0BC9" w:rsidP="003349F0">
      <w:pPr>
        <w:pStyle w:val="ListParagraph"/>
        <w:spacing w:after="160" w:line="480" w:lineRule="auto"/>
        <w:ind w:left="851" w:firstLine="349"/>
        <w:jc w:val="both"/>
        <w:rPr>
          <w:rFonts w:asciiTheme="majorBidi" w:hAnsiTheme="majorBidi" w:cstheme="majorBidi"/>
          <w:sz w:val="24"/>
          <w:szCs w:val="24"/>
          <w:lang w:val="id-ID"/>
        </w:rPr>
      </w:pPr>
      <w:r w:rsidRPr="00FE1B76">
        <w:rPr>
          <w:rFonts w:asciiTheme="majorBidi" w:hAnsiTheme="majorBidi" w:cstheme="majorBidi"/>
          <w:sz w:val="24"/>
          <w:szCs w:val="24"/>
          <w:lang w:val="id-ID"/>
        </w:rPr>
        <w:t>Berikut dibawah ini adalah beberapa pengertian produktivitas kerja menurut para ahli:</w:t>
      </w:r>
    </w:p>
    <w:p w:rsidR="00A56CD1" w:rsidRPr="00FE1B76" w:rsidRDefault="003A179C"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Pengertian produktivitas kerja menurut Hasibuan (2008) adalah: Sebuah perbandingan dari output dan input, yang output harus memiliki sebuah niali lebih tinggi dan l</w:t>
      </w:r>
      <w:r w:rsidR="00DD0BC9" w:rsidRPr="00FE1B76">
        <w:rPr>
          <w:rFonts w:asciiTheme="majorBidi" w:hAnsiTheme="majorBidi" w:cstheme="majorBidi"/>
          <w:sz w:val="24"/>
          <w:szCs w:val="24"/>
          <w:lang w:val="id-ID"/>
        </w:rPr>
        <w:t>ebih baik teknik pengerjaannya.</w:t>
      </w:r>
    </w:p>
    <w:p w:rsidR="00A56CD1" w:rsidRPr="00FE1B76" w:rsidRDefault="00DD0BC9"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Menurut Handoko (2008): </w:t>
      </w:r>
      <w:r w:rsidR="003A179C" w:rsidRPr="00FE1B76">
        <w:rPr>
          <w:rFonts w:asciiTheme="majorBidi" w:hAnsiTheme="majorBidi" w:cstheme="majorBidi"/>
          <w:sz w:val="24"/>
          <w:szCs w:val="24"/>
          <w:lang w:val="id-ID"/>
        </w:rPr>
        <w:t>produktivitas adalah suatu sistem produktif  yang memiliki hubun</w:t>
      </w:r>
      <w:r w:rsidR="003F6745">
        <w:rPr>
          <w:rFonts w:asciiTheme="majorBidi" w:hAnsiTheme="majorBidi" w:cstheme="majorBidi"/>
          <w:sz w:val="24"/>
          <w:szCs w:val="24"/>
          <w:lang w:val="id-ID"/>
        </w:rPr>
        <w:t>gan antara masukan-</w:t>
      </w:r>
      <w:r w:rsidR="003A179C" w:rsidRPr="00FE1B76">
        <w:rPr>
          <w:rFonts w:asciiTheme="majorBidi" w:hAnsiTheme="majorBidi" w:cstheme="majorBidi"/>
          <w:sz w:val="24"/>
          <w:szCs w:val="24"/>
          <w:lang w:val="id-ID"/>
        </w:rPr>
        <w:t>m</w:t>
      </w:r>
      <w:r w:rsidR="003F6745">
        <w:rPr>
          <w:rFonts w:asciiTheme="majorBidi" w:hAnsiTheme="majorBidi" w:cstheme="majorBidi"/>
          <w:sz w:val="24"/>
          <w:szCs w:val="24"/>
          <w:lang w:val="id-ID"/>
        </w:rPr>
        <w:t>asukan dan keluaran-</w:t>
      </w:r>
      <w:r w:rsidRPr="00FE1B76">
        <w:rPr>
          <w:rFonts w:asciiTheme="majorBidi" w:hAnsiTheme="majorBidi" w:cstheme="majorBidi"/>
          <w:sz w:val="24"/>
          <w:szCs w:val="24"/>
          <w:lang w:val="id-ID"/>
        </w:rPr>
        <w:t>keluaran.</w:t>
      </w:r>
    </w:p>
    <w:p w:rsidR="00A56CD1" w:rsidRPr="00FE1B76" w:rsidRDefault="003A179C"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Sinungan (2005), secara umum produktivitas diartikan sebagai hubungan antara has</w:t>
      </w:r>
      <w:r w:rsidR="003F6745">
        <w:rPr>
          <w:rFonts w:asciiTheme="majorBidi" w:hAnsiTheme="majorBidi" w:cstheme="majorBidi"/>
          <w:sz w:val="24"/>
          <w:szCs w:val="24"/>
          <w:lang w:val="id-ID"/>
        </w:rPr>
        <w:t>il nyata maupun fisik (barang-</w:t>
      </w:r>
      <w:r w:rsidRPr="00FE1B76">
        <w:rPr>
          <w:rFonts w:asciiTheme="majorBidi" w:hAnsiTheme="majorBidi" w:cstheme="majorBidi"/>
          <w:sz w:val="24"/>
          <w:szCs w:val="24"/>
          <w:lang w:val="id-ID"/>
        </w:rPr>
        <w:t xml:space="preserve">barang atau jasa). </w:t>
      </w:r>
    </w:p>
    <w:p w:rsidR="00A56CD1" w:rsidRPr="00FE1B76" w:rsidRDefault="003A179C"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Simamora (2004:110) Produktivitas kerja karyawan adalah kemampu</w:t>
      </w:r>
      <w:r w:rsidR="003F6745">
        <w:rPr>
          <w:rFonts w:asciiTheme="majorBidi" w:hAnsiTheme="majorBidi" w:cstheme="majorBidi"/>
          <w:sz w:val="24"/>
          <w:szCs w:val="24"/>
          <w:lang w:val="id-ID"/>
        </w:rPr>
        <w:t>an memperoleh manfaat sebesar-</w:t>
      </w:r>
      <w:r w:rsidRPr="00FE1B76">
        <w:rPr>
          <w:rFonts w:asciiTheme="majorBidi" w:hAnsiTheme="majorBidi" w:cstheme="majorBidi"/>
          <w:sz w:val="24"/>
          <w:szCs w:val="24"/>
          <w:lang w:val="id-ID"/>
        </w:rPr>
        <w:t>besarnya dari sarana dan prasarana yang tersedia dengan menghasilkan Output dan Input yang optimal.</w:t>
      </w:r>
    </w:p>
    <w:p w:rsidR="00A56CD1" w:rsidRPr="00FE1B76" w:rsidRDefault="00DD0BC9"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 xml:space="preserve">Menurut Anoraga (2009) produktivitas adalah menghasilkan lebih banyak, berkualitas lebih baik, dengan usaha yang sama. Dengan </w:t>
      </w:r>
      <w:r w:rsidRPr="00FE1B76">
        <w:rPr>
          <w:rFonts w:asciiTheme="majorBidi" w:hAnsiTheme="majorBidi" w:cstheme="majorBidi"/>
          <w:sz w:val="24"/>
          <w:szCs w:val="24"/>
          <w:lang w:val="id-ID"/>
        </w:rPr>
        <w:lastRenderedPageBreak/>
        <w:t>demikian produktivitas tenaga kerja adalah efisiensi proses menghasilkan dari sumber daya yang dipergunakan.</w:t>
      </w:r>
    </w:p>
    <w:p w:rsidR="00A56CD1" w:rsidRPr="00FE1B76" w:rsidRDefault="00DD0BC9"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Ravianto (Wardani, 2008) produktivitas kerja merupakan hasil yang berkesinambungan antara individu, tenaga kerja dengan lingkungan luar pekerjaan, termasuk lingkungan fisik, lingkungan sosial budaya dan lingkungan psikologi.</w:t>
      </w:r>
    </w:p>
    <w:p w:rsidR="00DD0BC9" w:rsidRPr="00FE1B76" w:rsidRDefault="00DD0BC9" w:rsidP="006A596D">
      <w:pPr>
        <w:pStyle w:val="ListParagraph"/>
        <w:numPr>
          <w:ilvl w:val="0"/>
          <w:numId w:val="25"/>
        </w:numPr>
        <w:spacing w:after="160"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Nasution (2016) Produktivitas adalah sebuah konsep yang menggambarkan hubungan antara mereka (jumlah barang dan jasa yang diproduksi) dengan sumber (yang jumlah tenaga kerja, modal, tanah, energi, dll) yang digunakan untuk menghasilkan hasil</w:t>
      </w:r>
      <w:r w:rsidR="00FD70B0" w:rsidRPr="00FE1B76">
        <w:rPr>
          <w:rFonts w:asciiTheme="majorBidi" w:hAnsiTheme="majorBidi" w:cstheme="majorBidi"/>
          <w:sz w:val="24"/>
          <w:szCs w:val="24"/>
          <w:lang w:val="id-ID"/>
        </w:rPr>
        <w:t>.</w:t>
      </w:r>
    </w:p>
    <w:p w:rsidR="007B53A5" w:rsidRPr="00FE1B76" w:rsidRDefault="003A179C" w:rsidP="00431E22">
      <w:pPr>
        <w:pStyle w:val="ListParagraph"/>
        <w:spacing w:line="480" w:lineRule="auto"/>
        <w:ind w:left="851" w:firstLine="720"/>
        <w:jc w:val="both"/>
        <w:rPr>
          <w:rFonts w:asciiTheme="majorBidi" w:hAnsiTheme="majorBidi" w:cstheme="majorBidi"/>
          <w:sz w:val="24"/>
          <w:szCs w:val="24"/>
          <w:lang w:val="id-ID"/>
        </w:rPr>
      </w:pPr>
      <w:r w:rsidRPr="00FE1B76">
        <w:rPr>
          <w:rFonts w:asciiTheme="majorBidi" w:hAnsiTheme="majorBidi" w:cstheme="majorBidi"/>
          <w:sz w:val="24"/>
          <w:szCs w:val="24"/>
          <w:lang w:val="id-ID"/>
        </w:rPr>
        <w:t>Berdasarkan beberapa pendapat diatas dapat d</w:t>
      </w:r>
      <w:r w:rsidR="00FD70B0" w:rsidRPr="00FE1B76">
        <w:rPr>
          <w:rFonts w:asciiTheme="majorBidi" w:hAnsiTheme="majorBidi" w:cstheme="majorBidi"/>
          <w:sz w:val="24"/>
          <w:szCs w:val="24"/>
          <w:lang w:val="id-ID"/>
        </w:rPr>
        <w:t>isimpulkan bahwa produktivitas d</w:t>
      </w:r>
      <w:r w:rsidRPr="00FE1B76">
        <w:rPr>
          <w:rFonts w:asciiTheme="majorBidi" w:hAnsiTheme="majorBidi" w:cstheme="majorBidi"/>
          <w:sz w:val="24"/>
          <w:szCs w:val="24"/>
          <w:lang w:val="id-ID"/>
        </w:rPr>
        <w:t>iartikan sebagai efisiensi dari penggunaan sumber daya untuk menghasilkan keluaran. Pada dasarnya produktivitas mengandung pengertian filosofis dan tehnik operasional.</w:t>
      </w:r>
    </w:p>
    <w:p w:rsidR="005D320B" w:rsidRPr="00FE1B76" w:rsidRDefault="003F6745" w:rsidP="006A596D">
      <w:pPr>
        <w:pStyle w:val="Heading3"/>
        <w:numPr>
          <w:ilvl w:val="6"/>
          <w:numId w:val="9"/>
        </w:numPr>
        <w:spacing w:line="480" w:lineRule="auto"/>
        <w:ind w:left="851"/>
        <w:rPr>
          <w:rFonts w:asciiTheme="majorBidi" w:hAnsiTheme="majorBidi"/>
          <w:sz w:val="24"/>
          <w:szCs w:val="24"/>
          <w:lang w:val="id-ID"/>
        </w:rPr>
      </w:pPr>
      <w:bookmarkStart w:id="20" w:name="_Toc94640433"/>
      <w:r>
        <w:rPr>
          <w:rFonts w:asciiTheme="majorBidi" w:hAnsiTheme="majorBidi"/>
          <w:sz w:val="24"/>
          <w:szCs w:val="24"/>
          <w:lang w:val="id-ID"/>
        </w:rPr>
        <w:t>Faktor-</w:t>
      </w:r>
      <w:r w:rsidR="00FD70B0" w:rsidRPr="00FE1B76">
        <w:rPr>
          <w:rFonts w:asciiTheme="majorBidi" w:hAnsiTheme="majorBidi"/>
          <w:sz w:val="24"/>
          <w:szCs w:val="24"/>
          <w:lang w:val="id-ID"/>
        </w:rPr>
        <w:t>faktor yang mempengaruhi produktivitas kerja</w:t>
      </w:r>
      <w:bookmarkEnd w:id="20"/>
    </w:p>
    <w:p w:rsidR="008A5D93" w:rsidRPr="00FE1B76" w:rsidRDefault="008A5D93" w:rsidP="003349F0">
      <w:pPr>
        <w:pStyle w:val="ListParagraph"/>
        <w:spacing w:line="480" w:lineRule="auto"/>
        <w:ind w:left="851" w:firstLine="349"/>
        <w:jc w:val="both"/>
        <w:rPr>
          <w:rFonts w:asciiTheme="majorBidi" w:hAnsiTheme="majorBidi" w:cstheme="majorBidi"/>
          <w:sz w:val="24"/>
          <w:szCs w:val="24"/>
          <w:lang w:val="id-ID"/>
        </w:rPr>
      </w:pPr>
      <w:r w:rsidRPr="00FE1B76">
        <w:rPr>
          <w:rFonts w:asciiTheme="majorBidi" w:hAnsiTheme="majorBidi" w:cstheme="majorBidi"/>
          <w:sz w:val="24"/>
          <w:szCs w:val="24"/>
          <w:lang w:val="id-ID"/>
        </w:rPr>
        <w:t>Berbagai faktor yang mempengaruhi produktivitas kerja karyawan yang dikemukakan oleh Sedarmayanti (Dunggio: 2013) diantaranya adalah:</w:t>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Sikap mental, berupa:</w:t>
      </w:r>
    </w:p>
    <w:p w:rsidR="006E56D4" w:rsidRDefault="008A5D93" w:rsidP="006E56D4">
      <w:pPr>
        <w:pStyle w:val="ListParagraph"/>
        <w:numPr>
          <w:ilvl w:val="3"/>
          <w:numId w:val="10"/>
        </w:numPr>
        <w:spacing w:line="480" w:lineRule="auto"/>
        <w:ind w:left="1985"/>
        <w:jc w:val="both"/>
        <w:rPr>
          <w:rFonts w:asciiTheme="majorBidi" w:hAnsiTheme="majorBidi" w:cstheme="majorBidi"/>
          <w:sz w:val="24"/>
          <w:szCs w:val="24"/>
          <w:lang w:val="id-ID"/>
        </w:rPr>
      </w:pPr>
      <w:r w:rsidRPr="00FE1B76">
        <w:rPr>
          <w:rFonts w:asciiTheme="majorBidi" w:hAnsiTheme="majorBidi" w:cstheme="majorBidi"/>
          <w:sz w:val="24"/>
          <w:szCs w:val="24"/>
          <w:lang w:val="id-ID"/>
        </w:rPr>
        <w:t>Motivasi kerja</w:t>
      </w:r>
    </w:p>
    <w:p w:rsidR="006E56D4" w:rsidRDefault="008A5D93" w:rsidP="006E56D4">
      <w:pPr>
        <w:pStyle w:val="ListParagraph"/>
        <w:numPr>
          <w:ilvl w:val="3"/>
          <w:numId w:val="10"/>
        </w:numPr>
        <w:spacing w:line="480" w:lineRule="auto"/>
        <w:ind w:left="1985"/>
        <w:jc w:val="both"/>
        <w:rPr>
          <w:rFonts w:asciiTheme="majorBidi" w:hAnsiTheme="majorBidi" w:cstheme="majorBidi"/>
          <w:sz w:val="24"/>
          <w:szCs w:val="24"/>
          <w:lang w:val="id-ID"/>
        </w:rPr>
      </w:pPr>
      <w:r w:rsidRPr="006E56D4">
        <w:rPr>
          <w:rFonts w:asciiTheme="majorBidi" w:hAnsiTheme="majorBidi" w:cstheme="majorBidi"/>
          <w:sz w:val="24"/>
          <w:szCs w:val="24"/>
          <w:lang w:val="id-ID"/>
        </w:rPr>
        <w:t>Disiplin kerja</w:t>
      </w:r>
    </w:p>
    <w:p w:rsidR="008A5D93" w:rsidRPr="006E56D4" w:rsidRDefault="008A5D93" w:rsidP="006E56D4">
      <w:pPr>
        <w:pStyle w:val="ListParagraph"/>
        <w:numPr>
          <w:ilvl w:val="3"/>
          <w:numId w:val="10"/>
        </w:numPr>
        <w:spacing w:line="480" w:lineRule="auto"/>
        <w:ind w:left="1985"/>
        <w:jc w:val="both"/>
        <w:rPr>
          <w:rFonts w:asciiTheme="majorBidi" w:hAnsiTheme="majorBidi" w:cstheme="majorBidi"/>
          <w:sz w:val="24"/>
          <w:szCs w:val="24"/>
          <w:lang w:val="id-ID"/>
        </w:rPr>
      </w:pPr>
      <w:r w:rsidRPr="006E56D4">
        <w:rPr>
          <w:rFonts w:asciiTheme="majorBidi" w:hAnsiTheme="majorBidi" w:cstheme="majorBidi"/>
          <w:sz w:val="24"/>
          <w:szCs w:val="24"/>
          <w:lang w:val="id-ID"/>
        </w:rPr>
        <w:t>Etika kerja</w:t>
      </w:r>
      <w:r w:rsidR="00B07DBE" w:rsidRPr="006E56D4">
        <w:rPr>
          <w:rFonts w:asciiTheme="majorBidi" w:hAnsiTheme="majorBidi" w:cstheme="majorBidi"/>
          <w:sz w:val="24"/>
          <w:szCs w:val="24"/>
          <w:lang w:val="id-ID"/>
        </w:rPr>
        <w:br w:type="page"/>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Pendid</w:t>
      </w:r>
      <w:r w:rsidR="003349F0" w:rsidRPr="00FE1B76">
        <w:rPr>
          <w:rFonts w:asciiTheme="majorBidi" w:hAnsiTheme="majorBidi" w:cstheme="majorBidi"/>
          <w:sz w:val="24"/>
          <w:szCs w:val="24"/>
          <w:lang w:val="id-ID"/>
        </w:rPr>
        <w:t>i</w:t>
      </w:r>
      <w:r w:rsidRPr="00FE1B76">
        <w:rPr>
          <w:rFonts w:asciiTheme="majorBidi" w:hAnsiTheme="majorBidi" w:cstheme="majorBidi"/>
          <w:sz w:val="24"/>
          <w:szCs w:val="24"/>
          <w:lang w:val="id-ID"/>
        </w:rPr>
        <w:t>kan dan pelatihan</w:t>
      </w:r>
    </w:p>
    <w:p w:rsidR="003349F0" w:rsidRPr="00FE1B76" w:rsidRDefault="008A5D93" w:rsidP="003349F0">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Pada umumnya orang yang mempunyai pendidikan lebih tinggi akan mempunyai wawasan yang lebih luas terutama penghayatan akan arti pentingnya produktivitas, pendidikan disini dapat berarti pendidikan formal maupun non formal.</w:t>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Keterampilan</w:t>
      </w:r>
    </w:p>
    <w:p w:rsidR="003349F0" w:rsidRPr="00FE1B76" w:rsidRDefault="008A5D93" w:rsidP="003349F0">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Pada aspek tertentu apabila pegawai semakin terampil, maka akan lebih mampu bekerja serta menggunakan fasilitas kerja dengan baik. Pegawai akan lebih terampil apabila empunyai kecakapan (</w:t>
      </w:r>
      <w:r w:rsidRPr="00256BE6">
        <w:rPr>
          <w:rFonts w:asciiTheme="majorBidi" w:hAnsiTheme="majorBidi" w:cstheme="majorBidi"/>
          <w:i/>
          <w:iCs/>
          <w:sz w:val="24"/>
          <w:szCs w:val="24"/>
          <w:lang w:val="id-ID"/>
        </w:rPr>
        <w:t>ability</w:t>
      </w:r>
      <w:r w:rsidRPr="00FE1B76">
        <w:rPr>
          <w:rFonts w:asciiTheme="majorBidi" w:hAnsiTheme="majorBidi" w:cstheme="majorBidi"/>
          <w:sz w:val="24"/>
          <w:szCs w:val="24"/>
          <w:lang w:val="id-ID"/>
        </w:rPr>
        <w:t>) dan  pengalaman (</w:t>
      </w:r>
      <w:r w:rsidRPr="00256BE6">
        <w:rPr>
          <w:rFonts w:asciiTheme="majorBidi" w:hAnsiTheme="majorBidi" w:cstheme="majorBidi"/>
          <w:i/>
          <w:iCs/>
          <w:sz w:val="24"/>
          <w:szCs w:val="24"/>
          <w:lang w:val="id-ID"/>
        </w:rPr>
        <w:t>experience</w:t>
      </w:r>
      <w:r w:rsidRPr="00FE1B76">
        <w:rPr>
          <w:rFonts w:asciiTheme="majorBidi" w:hAnsiTheme="majorBidi" w:cstheme="majorBidi"/>
          <w:sz w:val="24"/>
          <w:szCs w:val="24"/>
          <w:lang w:val="id-ID"/>
        </w:rPr>
        <w:t>) yang cukup.</w:t>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Manajemen</w:t>
      </w:r>
    </w:p>
    <w:p w:rsidR="003349F0" w:rsidRPr="00FE1B76" w:rsidRDefault="008A5D93" w:rsidP="003349F0">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Pengertian manajemen disini dapat berkaitan dengan sistem yang diterapkan oleh pimpinan untuk mengelola atau memimpin serta mengendalikan staf atau bawahannya.</w:t>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Hubungan industrial</w:t>
      </w:r>
    </w:p>
    <w:p w:rsidR="00B07DBE" w:rsidRPr="00FE1B76" w:rsidRDefault="008A5D93" w:rsidP="00B07DBE">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Dengan menciptakan hubungan kerja yang serasi dan dinamis antara pimpinan dan bawahan dalam organisasi akan menciptakan ketenangan kerja sehingga dapat memberikan motivasi secarap roduktif, serta dapat menumbuhkan partisipasi aktif dalam usaha meningkatkan produktivitas.</w:t>
      </w:r>
    </w:p>
    <w:p w:rsidR="00B07DBE" w:rsidRPr="00FE1B76" w:rsidRDefault="00B07DBE" w:rsidP="00B07DBE">
      <w:pPr>
        <w:spacing w:after="160" w:line="259" w:lineRule="auto"/>
        <w:rPr>
          <w:rFonts w:asciiTheme="majorBidi" w:hAnsiTheme="majorBidi" w:cstheme="majorBidi"/>
          <w:sz w:val="24"/>
          <w:szCs w:val="24"/>
          <w:lang w:val="id-ID"/>
        </w:rPr>
      </w:pPr>
      <w:r w:rsidRPr="00FE1B76">
        <w:rPr>
          <w:rFonts w:asciiTheme="majorBidi" w:hAnsiTheme="majorBidi" w:cstheme="majorBidi"/>
          <w:sz w:val="24"/>
          <w:szCs w:val="24"/>
          <w:lang w:val="id-ID"/>
        </w:rPr>
        <w:br w:type="page"/>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Tingkat penghasilan</w:t>
      </w:r>
    </w:p>
    <w:p w:rsidR="008A5D93" w:rsidRPr="00FE1B76" w:rsidRDefault="008A5D93" w:rsidP="00431E22">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Apabila tingkat penghasilan memadai maka dapat menimbulkan konsentrasi kerja dan kemampuan yang dimiliki dapat dimanfaatkan untuk meningkatkan produktivitas.</w:t>
      </w:r>
    </w:p>
    <w:p w:rsidR="008A5D93" w:rsidRPr="00FE1B76" w:rsidRDefault="008A5D93" w:rsidP="006A596D">
      <w:pPr>
        <w:pStyle w:val="ListParagraph"/>
        <w:numPr>
          <w:ilvl w:val="7"/>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Gizi dan kesehatan</w:t>
      </w:r>
    </w:p>
    <w:p w:rsidR="00313075" w:rsidRPr="00FE1B76" w:rsidRDefault="008A5D93" w:rsidP="00313075">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Apabila pegawai dapat dipenuhi gisi dan berbadan sehat, maka akan lebih kuat bekerja, apalagi bila mempunyai semangat kerja yang tinggi maka akan dapat meningkatkan produktivitas kerjanya.</w:t>
      </w:r>
    </w:p>
    <w:p w:rsidR="008A5D93" w:rsidRPr="00FE1B76" w:rsidRDefault="008A5D93" w:rsidP="006A596D">
      <w:pPr>
        <w:pStyle w:val="ListParagraph"/>
        <w:numPr>
          <w:ilvl w:val="0"/>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Jaminan sosial</w:t>
      </w:r>
    </w:p>
    <w:p w:rsidR="008A5D93" w:rsidRPr="00FE1B76" w:rsidRDefault="008A5D93" w:rsidP="00431E22">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Jaminan sosial yang diberikan oleh suatu organisasi kepada pegawainya dimaksudkan untuk meningkatkan pengabdian dan semangat kerja.</w:t>
      </w:r>
    </w:p>
    <w:p w:rsidR="008A5D93" w:rsidRPr="00FE1B76" w:rsidRDefault="008A5D93" w:rsidP="006A596D">
      <w:pPr>
        <w:pStyle w:val="ListParagraph"/>
        <w:numPr>
          <w:ilvl w:val="0"/>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Lingkungan dan iklim kerja</w:t>
      </w:r>
    </w:p>
    <w:p w:rsidR="008A5D93" w:rsidRPr="00FE1B76" w:rsidRDefault="008A5D93" w:rsidP="00431E22">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Lingkungan dan iklim kerja yang baik akan mendorong pegawai agar senang bekerja dan meningkatkan rasa tanggung jawab untuk melakukan pekerjaan dengan lebih baik menuju ke arah peningkatan produktivitas.</w:t>
      </w:r>
    </w:p>
    <w:p w:rsidR="008A5D93" w:rsidRPr="00FE1B76" w:rsidRDefault="008A5D93" w:rsidP="006A596D">
      <w:pPr>
        <w:pStyle w:val="ListParagraph"/>
        <w:numPr>
          <w:ilvl w:val="0"/>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Sarana produksi</w:t>
      </w:r>
    </w:p>
    <w:p w:rsidR="008A5D93" w:rsidRPr="00FE1B76" w:rsidRDefault="008A5D93" w:rsidP="00431E22">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Mutu sarana produksi berpengaruh terhadap peningkatan produktivitas. Apabila sarana produksi yang</w:t>
      </w:r>
      <w:r w:rsidR="006506A1">
        <w:rPr>
          <w:rFonts w:asciiTheme="majorBidi" w:hAnsiTheme="majorBidi" w:cstheme="majorBidi"/>
          <w:sz w:val="24"/>
          <w:szCs w:val="24"/>
          <w:lang w:val="id-ID"/>
        </w:rPr>
        <w:t xml:space="preserve"> digunakan tidak baik, kadang-</w:t>
      </w:r>
      <w:r w:rsidRPr="00FE1B76">
        <w:rPr>
          <w:rFonts w:asciiTheme="majorBidi" w:hAnsiTheme="majorBidi" w:cstheme="majorBidi"/>
          <w:sz w:val="24"/>
          <w:szCs w:val="24"/>
          <w:lang w:val="id-ID"/>
        </w:rPr>
        <w:t>kadang dapat menimbulkan pemborosan bahan yang dipakai.</w:t>
      </w:r>
    </w:p>
    <w:p w:rsidR="008A5D93" w:rsidRPr="00FE1B76" w:rsidRDefault="008A5D93" w:rsidP="006A596D">
      <w:pPr>
        <w:pStyle w:val="ListParagraph"/>
        <w:numPr>
          <w:ilvl w:val="0"/>
          <w:numId w:val="25"/>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Kesempatan berprestasi</w:t>
      </w:r>
    </w:p>
    <w:p w:rsidR="008A5D93" w:rsidRPr="00FE1B76" w:rsidRDefault="008A5D93" w:rsidP="00431E22">
      <w:pPr>
        <w:pStyle w:val="ListParagraph"/>
        <w:spacing w:line="480" w:lineRule="auto"/>
        <w:ind w:left="1560" w:firstLine="600"/>
        <w:jc w:val="both"/>
        <w:rPr>
          <w:rFonts w:asciiTheme="majorBidi" w:hAnsiTheme="majorBidi" w:cstheme="majorBidi"/>
          <w:sz w:val="24"/>
          <w:szCs w:val="24"/>
          <w:lang w:val="id-ID"/>
        </w:rPr>
      </w:pPr>
      <w:r w:rsidRPr="00FE1B76">
        <w:rPr>
          <w:rFonts w:asciiTheme="majorBidi" w:hAnsiTheme="majorBidi" w:cstheme="majorBidi"/>
          <w:sz w:val="24"/>
          <w:szCs w:val="24"/>
          <w:lang w:val="id-ID"/>
        </w:rPr>
        <w:t>Apabila terbuka kesempatan untuk berprestasi, maka akan menimbulkan golongan psikologis untuk meningkatkan dedikasi serta pemanfaatan potensi yang dimiliki untuk meningkatkan produktivitaskerja.</w:t>
      </w:r>
    </w:p>
    <w:p w:rsidR="005D320B" w:rsidRPr="00FE1B76" w:rsidRDefault="005D320B" w:rsidP="006A596D">
      <w:pPr>
        <w:pStyle w:val="Heading3"/>
        <w:numPr>
          <w:ilvl w:val="6"/>
          <w:numId w:val="9"/>
        </w:numPr>
        <w:spacing w:line="480" w:lineRule="auto"/>
        <w:ind w:left="851"/>
        <w:rPr>
          <w:rFonts w:asciiTheme="majorBidi" w:hAnsiTheme="majorBidi"/>
          <w:sz w:val="24"/>
          <w:szCs w:val="24"/>
          <w:lang w:val="id-ID"/>
        </w:rPr>
      </w:pPr>
      <w:bookmarkStart w:id="21" w:name="_Toc94640434"/>
      <w:r w:rsidRPr="00FE1B76">
        <w:rPr>
          <w:rFonts w:asciiTheme="majorBidi" w:hAnsiTheme="majorBidi"/>
          <w:sz w:val="24"/>
          <w:szCs w:val="24"/>
          <w:lang w:val="id-ID"/>
        </w:rPr>
        <w:t>Indikator produktivitas kerja</w:t>
      </w:r>
      <w:bookmarkEnd w:id="21"/>
    </w:p>
    <w:p w:rsidR="005D320B" w:rsidRPr="00FE1B76" w:rsidRDefault="005D320B" w:rsidP="00313075">
      <w:pPr>
        <w:pStyle w:val="ListParagraph"/>
        <w:spacing w:line="480" w:lineRule="auto"/>
        <w:ind w:left="851" w:firstLine="284"/>
        <w:jc w:val="both"/>
        <w:rPr>
          <w:rFonts w:asciiTheme="majorBidi" w:hAnsiTheme="majorBidi" w:cstheme="majorBidi"/>
          <w:sz w:val="24"/>
          <w:szCs w:val="24"/>
          <w:lang w:val="id-ID"/>
        </w:rPr>
      </w:pPr>
      <w:r w:rsidRPr="00FE1B76">
        <w:rPr>
          <w:rFonts w:asciiTheme="majorBidi" w:hAnsiTheme="majorBidi" w:cstheme="majorBidi"/>
          <w:sz w:val="24"/>
          <w:szCs w:val="24"/>
          <w:lang w:val="id-ID"/>
        </w:rPr>
        <w:t>Menurut Ranftl (Salindin, 2011) karakteristik kunci profil karyawan yang produktif. Karakteristik yang dimaksud adalah sebagi berikut:</w:t>
      </w:r>
    </w:p>
    <w:p w:rsidR="006E56D4" w:rsidRDefault="005D320B" w:rsidP="006E56D4">
      <w:pPr>
        <w:pStyle w:val="ListParagraph"/>
        <w:numPr>
          <w:ilvl w:val="6"/>
          <w:numId w:val="10"/>
        </w:numPr>
        <w:spacing w:line="480" w:lineRule="auto"/>
        <w:ind w:left="1560"/>
        <w:jc w:val="both"/>
        <w:rPr>
          <w:rFonts w:asciiTheme="majorBidi" w:hAnsiTheme="majorBidi" w:cstheme="majorBidi"/>
          <w:sz w:val="24"/>
          <w:szCs w:val="24"/>
          <w:lang w:val="id-ID"/>
        </w:rPr>
      </w:pPr>
      <w:r w:rsidRPr="00FE1B76">
        <w:rPr>
          <w:rFonts w:asciiTheme="majorBidi" w:hAnsiTheme="majorBidi" w:cstheme="majorBidi"/>
          <w:sz w:val="24"/>
          <w:szCs w:val="24"/>
          <w:lang w:val="id-ID"/>
        </w:rPr>
        <w:t>Lebih dari sekedar memenuhi kualifikasi pekerjaan.</w:t>
      </w:r>
    </w:p>
    <w:p w:rsidR="006E56D4" w:rsidRDefault="005D320B" w:rsidP="006E56D4">
      <w:pPr>
        <w:pStyle w:val="ListParagraph"/>
        <w:numPr>
          <w:ilvl w:val="6"/>
          <w:numId w:val="10"/>
        </w:numPr>
        <w:spacing w:line="480" w:lineRule="auto"/>
        <w:ind w:left="1560"/>
        <w:jc w:val="both"/>
        <w:rPr>
          <w:rFonts w:asciiTheme="majorBidi" w:hAnsiTheme="majorBidi" w:cstheme="majorBidi"/>
          <w:sz w:val="24"/>
          <w:szCs w:val="24"/>
          <w:lang w:val="id-ID"/>
        </w:rPr>
      </w:pPr>
      <w:r w:rsidRPr="006E56D4">
        <w:rPr>
          <w:rFonts w:asciiTheme="majorBidi" w:hAnsiTheme="majorBidi" w:cstheme="majorBidi"/>
          <w:sz w:val="24"/>
          <w:szCs w:val="24"/>
          <w:lang w:val="id-ID"/>
        </w:rPr>
        <w:t>Bermotivasi tinggi.</w:t>
      </w:r>
    </w:p>
    <w:p w:rsidR="006E56D4" w:rsidRDefault="005D320B" w:rsidP="006E56D4">
      <w:pPr>
        <w:pStyle w:val="ListParagraph"/>
        <w:numPr>
          <w:ilvl w:val="6"/>
          <w:numId w:val="10"/>
        </w:numPr>
        <w:spacing w:line="480" w:lineRule="auto"/>
        <w:ind w:left="1560"/>
        <w:jc w:val="both"/>
        <w:rPr>
          <w:rFonts w:asciiTheme="majorBidi" w:hAnsiTheme="majorBidi" w:cstheme="majorBidi"/>
          <w:sz w:val="24"/>
          <w:szCs w:val="24"/>
          <w:lang w:val="id-ID"/>
        </w:rPr>
      </w:pPr>
      <w:r w:rsidRPr="006E56D4">
        <w:rPr>
          <w:rFonts w:asciiTheme="majorBidi" w:hAnsiTheme="majorBidi" w:cstheme="majorBidi"/>
          <w:sz w:val="24"/>
          <w:szCs w:val="24"/>
          <w:lang w:val="id-ID"/>
        </w:rPr>
        <w:t>Mempunyai orientasi pekerjaan.</w:t>
      </w:r>
    </w:p>
    <w:p w:rsidR="006E56D4" w:rsidRDefault="005D320B" w:rsidP="006E56D4">
      <w:pPr>
        <w:pStyle w:val="ListParagraph"/>
        <w:numPr>
          <w:ilvl w:val="6"/>
          <w:numId w:val="10"/>
        </w:numPr>
        <w:spacing w:line="480" w:lineRule="auto"/>
        <w:ind w:left="1560"/>
        <w:jc w:val="both"/>
        <w:rPr>
          <w:rFonts w:asciiTheme="majorBidi" w:hAnsiTheme="majorBidi" w:cstheme="majorBidi"/>
          <w:sz w:val="24"/>
          <w:szCs w:val="24"/>
          <w:lang w:val="id-ID"/>
        </w:rPr>
      </w:pPr>
      <w:r w:rsidRPr="006E56D4">
        <w:rPr>
          <w:rFonts w:asciiTheme="majorBidi" w:hAnsiTheme="majorBidi" w:cstheme="majorBidi"/>
          <w:sz w:val="24"/>
          <w:szCs w:val="24"/>
          <w:lang w:val="id-ID"/>
        </w:rPr>
        <w:t>Dewasa</w:t>
      </w:r>
    </w:p>
    <w:p w:rsidR="00C72768" w:rsidRPr="006E56D4" w:rsidRDefault="005D320B" w:rsidP="006E56D4">
      <w:pPr>
        <w:pStyle w:val="ListParagraph"/>
        <w:numPr>
          <w:ilvl w:val="6"/>
          <w:numId w:val="10"/>
        </w:numPr>
        <w:spacing w:line="480" w:lineRule="auto"/>
        <w:ind w:left="1560"/>
        <w:jc w:val="both"/>
        <w:rPr>
          <w:rFonts w:asciiTheme="majorBidi" w:hAnsiTheme="majorBidi" w:cstheme="majorBidi"/>
          <w:sz w:val="24"/>
          <w:szCs w:val="24"/>
          <w:lang w:val="id-ID"/>
        </w:rPr>
      </w:pPr>
      <w:r w:rsidRPr="006E56D4">
        <w:rPr>
          <w:rFonts w:asciiTheme="majorBidi" w:hAnsiTheme="majorBidi" w:cstheme="majorBidi"/>
          <w:sz w:val="24"/>
          <w:szCs w:val="24"/>
          <w:lang w:val="id-ID"/>
        </w:rPr>
        <w:t>Dapat bergaul dengan efektif</w:t>
      </w:r>
    </w:p>
    <w:p w:rsidR="007B53A5" w:rsidRPr="00FE1B76" w:rsidRDefault="007B53A5" w:rsidP="006A596D">
      <w:pPr>
        <w:pStyle w:val="Heading2"/>
        <w:numPr>
          <w:ilvl w:val="0"/>
          <w:numId w:val="40"/>
        </w:numPr>
        <w:spacing w:line="480" w:lineRule="auto"/>
        <w:ind w:left="426"/>
        <w:rPr>
          <w:rFonts w:asciiTheme="majorBidi" w:hAnsiTheme="majorBidi"/>
          <w:i w:val="0"/>
          <w:iCs w:val="0"/>
          <w:sz w:val="24"/>
          <w:szCs w:val="24"/>
          <w:lang w:val="id-ID"/>
        </w:rPr>
      </w:pPr>
      <w:bookmarkStart w:id="22" w:name="_Toc94640435"/>
      <w:r w:rsidRPr="00FE1B76">
        <w:rPr>
          <w:rFonts w:asciiTheme="majorBidi" w:hAnsiTheme="majorBidi"/>
          <w:i w:val="0"/>
          <w:iCs w:val="0"/>
          <w:sz w:val="24"/>
          <w:szCs w:val="24"/>
          <w:lang w:val="id-ID"/>
        </w:rPr>
        <w:t>Penelitian Yang Relevan</w:t>
      </w:r>
      <w:bookmarkEnd w:id="22"/>
    </w:p>
    <w:p w:rsidR="007B53A5" w:rsidRPr="00FE1B76" w:rsidRDefault="007B53A5" w:rsidP="00313075">
      <w:pPr>
        <w:pStyle w:val="ListParagraph"/>
        <w:spacing w:line="480" w:lineRule="auto"/>
        <w:ind w:left="426" w:firstLine="720"/>
        <w:rPr>
          <w:rFonts w:asciiTheme="majorBidi" w:hAnsiTheme="majorBidi" w:cstheme="majorBidi"/>
          <w:sz w:val="24"/>
          <w:szCs w:val="24"/>
          <w:lang w:val="id-ID"/>
        </w:rPr>
      </w:pPr>
      <w:r w:rsidRPr="00FE1B76">
        <w:rPr>
          <w:rFonts w:asciiTheme="majorBidi" w:hAnsiTheme="majorBidi" w:cstheme="majorBidi"/>
          <w:sz w:val="24"/>
          <w:szCs w:val="24"/>
          <w:lang w:val="id-ID"/>
        </w:rPr>
        <w:t>Hasil penelitian terdahulu yang dapat dijadikan pertimbangan peneliti dalam membuktikan dan menjawab permasalahan yang diajukan, antara lain:</w:t>
      </w:r>
    </w:p>
    <w:p w:rsidR="00782632" w:rsidRPr="006E56D4" w:rsidRDefault="00782632" w:rsidP="00782632">
      <w:pPr>
        <w:pStyle w:val="Caption"/>
        <w:jc w:val="center"/>
        <w:rPr>
          <w:i w:val="0"/>
          <w:iCs w:val="0"/>
          <w:color w:val="auto"/>
          <w:sz w:val="24"/>
          <w:szCs w:val="24"/>
        </w:rPr>
      </w:pPr>
      <w:r w:rsidRPr="006E56D4">
        <w:rPr>
          <w:i w:val="0"/>
          <w:iCs w:val="0"/>
          <w:color w:val="auto"/>
          <w:sz w:val="24"/>
          <w:szCs w:val="24"/>
        </w:rPr>
        <w:t xml:space="preserve">Tabel II. 1 Penelitian yang relevan </w:t>
      </w:r>
    </w:p>
    <w:tbl>
      <w:tblPr>
        <w:tblStyle w:val="TableGrid"/>
        <w:tblW w:w="0" w:type="auto"/>
        <w:tblInd w:w="720" w:type="dxa"/>
        <w:tblLook w:val="04A0" w:firstRow="1" w:lastRow="0" w:firstColumn="1" w:lastColumn="0" w:noHBand="0" w:noVBand="1"/>
      </w:tblPr>
      <w:tblGrid>
        <w:gridCol w:w="512"/>
        <w:gridCol w:w="1715"/>
        <w:gridCol w:w="2579"/>
        <w:gridCol w:w="2402"/>
      </w:tblGrid>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No</w:t>
            </w:r>
          </w:p>
        </w:tc>
        <w:tc>
          <w:tcPr>
            <w:tcW w:w="1747" w:type="dxa"/>
          </w:tcPr>
          <w:p w:rsidR="007B53A5" w:rsidRPr="00FE1B76" w:rsidRDefault="007B53A5" w:rsidP="00420195">
            <w:pPr>
              <w:pStyle w:val="ListParagraph"/>
              <w:spacing w:line="360" w:lineRule="auto"/>
              <w:ind w:left="0"/>
              <w:jc w:val="center"/>
              <w:rPr>
                <w:rFonts w:asciiTheme="majorBidi" w:hAnsiTheme="majorBidi" w:cstheme="majorBidi"/>
                <w:sz w:val="24"/>
                <w:szCs w:val="24"/>
                <w:lang w:val="id-ID"/>
              </w:rPr>
            </w:pPr>
            <w:r w:rsidRPr="00FE1B76">
              <w:rPr>
                <w:rFonts w:asciiTheme="majorBidi" w:hAnsiTheme="majorBidi" w:cstheme="majorBidi"/>
                <w:sz w:val="24"/>
                <w:szCs w:val="24"/>
                <w:lang w:val="id-ID"/>
              </w:rPr>
              <w:t>Judul, Nama Peneliti dan Tahun</w:t>
            </w:r>
          </w:p>
        </w:tc>
        <w:tc>
          <w:tcPr>
            <w:tcW w:w="2589" w:type="dxa"/>
          </w:tcPr>
          <w:p w:rsidR="007B53A5" w:rsidRPr="00FE1B76" w:rsidRDefault="007B53A5" w:rsidP="00420195">
            <w:pPr>
              <w:pStyle w:val="ListParagraph"/>
              <w:spacing w:line="360" w:lineRule="auto"/>
              <w:ind w:left="0"/>
              <w:jc w:val="center"/>
              <w:rPr>
                <w:rFonts w:asciiTheme="majorBidi" w:hAnsiTheme="majorBidi" w:cstheme="majorBidi"/>
                <w:sz w:val="24"/>
                <w:szCs w:val="24"/>
                <w:lang w:val="id-ID"/>
              </w:rPr>
            </w:pPr>
            <w:r w:rsidRPr="00FE1B76">
              <w:rPr>
                <w:rFonts w:asciiTheme="majorBidi" w:hAnsiTheme="majorBidi" w:cstheme="majorBidi"/>
                <w:sz w:val="24"/>
                <w:szCs w:val="24"/>
                <w:lang w:val="id-ID"/>
              </w:rPr>
              <w:t>Metodologi Penelitian</w:t>
            </w:r>
          </w:p>
        </w:tc>
        <w:tc>
          <w:tcPr>
            <w:tcW w:w="2585" w:type="dxa"/>
          </w:tcPr>
          <w:p w:rsidR="007B53A5" w:rsidRPr="00FE1B76" w:rsidRDefault="007B53A5" w:rsidP="00420195">
            <w:pPr>
              <w:pStyle w:val="ListParagraph"/>
              <w:spacing w:line="360" w:lineRule="auto"/>
              <w:ind w:left="0"/>
              <w:jc w:val="center"/>
              <w:rPr>
                <w:rFonts w:asciiTheme="majorBidi" w:hAnsiTheme="majorBidi" w:cstheme="majorBidi"/>
                <w:sz w:val="24"/>
                <w:szCs w:val="24"/>
                <w:lang w:val="id-ID"/>
              </w:rPr>
            </w:pPr>
            <w:r w:rsidRPr="00FE1B76">
              <w:rPr>
                <w:rFonts w:asciiTheme="majorBidi" w:hAnsiTheme="majorBidi" w:cstheme="majorBidi"/>
                <w:sz w:val="24"/>
                <w:szCs w:val="24"/>
                <w:lang w:val="id-ID"/>
              </w:rPr>
              <w:t>Hasil</w:t>
            </w:r>
          </w:p>
        </w:tc>
      </w:tr>
      <w:tr w:rsidR="002A4F21" w:rsidRPr="00BE31F5"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1</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Etos Kerja, Disiplin Kerja, dan Komitmen Organisasi </w:t>
            </w:r>
            <w:r w:rsidRPr="00FE1B76">
              <w:rPr>
                <w:rFonts w:asciiTheme="majorBidi" w:hAnsiTheme="majorBidi" w:cstheme="majorBidi"/>
                <w:sz w:val="24"/>
                <w:szCs w:val="24"/>
                <w:lang w:val="id-ID"/>
              </w:rPr>
              <w:lastRenderedPageBreak/>
              <w:t>Pengaruhnya Terhadap Kinerja Karyawan Pada PT Hasjrat Abadi Cabang Manado</w:t>
            </w:r>
          </w:p>
          <w:p w:rsidR="007B53A5" w:rsidRDefault="007B53A5" w:rsidP="00420195">
            <w:pPr>
              <w:pStyle w:val="ListParagraph"/>
              <w:spacing w:line="360" w:lineRule="auto"/>
              <w:ind w:left="0"/>
              <w:rPr>
                <w:rFonts w:asciiTheme="majorBidi" w:hAnsiTheme="majorBidi" w:cstheme="majorBidi"/>
                <w:sz w:val="24"/>
                <w:szCs w:val="24"/>
                <w:lang w:val="id-ID"/>
              </w:rPr>
            </w:pPr>
          </w:p>
          <w:p w:rsidR="002A4F21"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5794/emba.v3i2.9284","ISSN":"2303-1174","abstract":"Perusahaan membutuhkan sumber daya manusia atau karyawan yang aktif dan kreatif untuk membantu perusahaan berkembang maju dan menghasilkan kinerja karyawan yang unggul. Beberapa faktor yang mendorong kinerja karyawan dilihat dari etos kerja, disiplin kerja dan komitmen organisasi. Tujuan penelitian ini untuk mengetahui pengaruh etos kerja,disiplin kerja dan komitmen organisasi terhadap kinerja karyawan pada PT Hasjrat Abadi Cabang Manado. Populasi penelitian 141 karyawan dan sampel yang digunakan 59 karyawan dengan menggunakan teknik purposive sampling. Metode penelitian asosiatif dengan teknik analisis data menggunakan uji validitas, reliabilitas, asumsi klasik, analisis Regresi Berganda serta uji hipotesis. Hasil penelitian menunjukan bahwa secara simultan etos kerja,disiplin kerja dan komitmen organisasi berpengaruh positif dan signifikan terhadap kinerja karyawan sedangkan secara parsial etos kerja tidak berpengaruh terhadap kinerja karyawan sebaliknya disiplin kerja dan komitmen organisasi berpengaruh terhadap kinerja karyawan. Manajemen perusahaan sebaiknya lebih memperhatikan etos kerja karyawan, sehingga dapat mempengaruhi kinerja karyawan, pada disiplin kerja dan komitmen organisai lebih ditingkatkan lagi agar hasil kerja karyawan lebih meningkat. Kata","author":[{"dropping-particle":"","family":"Sumarauw","given":"Jacky S.","non-dropping-particle":"","parse-names":false,"suffix":""},{"dropping-particle":"","family":"Timbuleng","given":"Stela","non-dropping-particle":"","parse-names":false,"suffix":""}],"container-title":"Jurnal EMBA: Jurnal Riset Ekonomi, Manajemen, Bisnis dan Akuntansi","id":"ITEM-1","issue":"2","issued":{"date-parts":[["2015"]]},"page":"1051-1060","title":"Etos Kerja, Disiplin Kerja, Dan Komitmen Organisasi Pengaruhnya Terhadap Kinerja Karyawan Pada Pt Hasjrat Abadi Cabang Manado","type":"article-journal","volume":"3"},"uris":["http://www.mendeley.com/documents/?uuid=1b0d7109-44a5-44f4-8d6d-4d3b023c2bb6"]}],"mendeley":{"formattedCitation":"(Sumarauw &amp; Timbuleng, 2015)","plainTextFormattedCitation":"(Sumarauw &amp; Timbuleng, 2015)","previouslyFormattedCitation":"(Sumarauw &amp; Timbuleng, 2015)"},"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Sumarauw &amp; Timbuleng, 2015)</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Jenis data yang digunakan dalam penelitian ini menggunakan data </w:t>
            </w:r>
            <w:r w:rsidRPr="00FE1B76">
              <w:rPr>
                <w:rFonts w:asciiTheme="majorBidi" w:hAnsiTheme="majorBidi" w:cstheme="majorBidi"/>
                <w:sz w:val="24"/>
                <w:szCs w:val="24"/>
                <w:lang w:val="id-ID"/>
              </w:rPr>
              <w:lastRenderedPageBreak/>
              <w:t>kualitatif dan kuantitatif, penulis melakukam observasi dan membagikan kuesioner dengan metode analisis sebagai berikut: Uji Validitas, Uji Reliabilitas, Uji Asumsi Klasik, Analisis regresi berganda. Objek penelitian pada karyawan PT Hasjrat Abadi Cabang Manado yang berjumlah 141 karyawan.</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Dalam penelitian ini disebutkan bahwa etos kerja tidak berpengaruh terhadap </w:t>
            </w:r>
            <w:r w:rsidRPr="00FE1B76">
              <w:rPr>
                <w:rFonts w:asciiTheme="majorBidi" w:hAnsiTheme="majorBidi" w:cstheme="majorBidi"/>
                <w:sz w:val="24"/>
                <w:szCs w:val="24"/>
                <w:lang w:val="id-ID"/>
              </w:rPr>
              <w:lastRenderedPageBreak/>
              <w:t>kinerja karyawan, karena et</w:t>
            </w:r>
            <w:r w:rsidR="004D4B0E">
              <w:rPr>
                <w:rFonts w:asciiTheme="majorBidi" w:hAnsiTheme="majorBidi" w:cstheme="majorBidi"/>
                <w:sz w:val="24"/>
                <w:szCs w:val="24"/>
                <w:lang w:val="id-ID"/>
              </w:rPr>
              <w:t>os kerja yang ada pada masing-</w:t>
            </w:r>
            <w:r w:rsidRPr="00FE1B76">
              <w:rPr>
                <w:rFonts w:asciiTheme="majorBidi" w:hAnsiTheme="majorBidi" w:cstheme="majorBidi"/>
                <w:sz w:val="24"/>
                <w:szCs w:val="24"/>
                <w:lang w:val="id-ID"/>
              </w:rPr>
              <w:t xml:space="preserve">masing karyawan sudah di bentuk tanpa adanya dorongan dari perusahaan, di perusahaan etos kerja sudah menjadi bagian dari pekerjaan dan semua harus melakukan etos kerjanya, walaupun dalam meningkatkan kinerja dari etos kerja yang ada. Hasilnya tidak akan bertambah dengan apa yang diharapkan perusahaan. Sedangkan disiplin kerja dan komitmen kerja berpengaruh terhadap kinerja karyawan </w:t>
            </w:r>
          </w:p>
        </w:tc>
      </w:tr>
      <w:tr w:rsidR="002A4F21" w:rsidRPr="00BE31F5"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2</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garuh Etos kerja Terhadap Kinerja Karyawan PT. AE </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lastRenderedPageBreak/>
              <w:fldChar w:fldCharType="begin" w:fldLock="1"/>
            </w:r>
            <w:r>
              <w:rPr>
                <w:rFonts w:asciiTheme="majorBidi" w:hAnsiTheme="majorBidi" w:cstheme="majorBidi"/>
                <w:sz w:val="24"/>
                <w:szCs w:val="24"/>
                <w:lang w:val="id-ID"/>
              </w:rPr>
              <w:instrText>ADDIN CSL_CITATION {"citationItems":[{"id":"ITEM-1","itemData":{"DOI":"10.36722/sh.v3i2.204","ISSN":"2087-9741","abstract":"&lt;p&gt;&lt;em&gt;Abstrak -&lt;strong&gt; &lt;/strong&gt;&lt;/em&gt;&lt;strong&gt;U&lt;/strong&gt;&lt;strong&gt;ntuk dapat mencapai hubungan yang sinergis, perusahaan harus dapat memperhatikan pola kinerja karyawannya.&lt;/strong&gt;&lt;strong&gt; &lt;/strong&gt;&lt;strong&gt;K&lt;/strong&gt;&lt;strong&gt;aryawan yang bermutu dan dapat menghasilkan kinerja yang tinggi adalah karyawan yang dibutuhkan oleh suatu organisasi. Peran yang sangat vital dalam mewujudkan prestasi kinerja seorang karyawan adalah dirinya sendiri. Bagaimana dia memiliki semangat dan etos kerja yang tinggi untuk dapat memberikan pengaruh positif pada lingkungannya. Karyawan yang memiliki pemikiran yang luhur mengenai pekerjaannya dapat bekerja dengan tulus. Suatu pandangan dan sikap terhadap kerja dikenal dengan istilah etos kerja. Penelitian ini bertujuan untuk melakukan uji teoritik mengenai pengaruh etos kerja terhadap kinerja karyawan PT. AE. Untuk menguji pengaruh variabel etos kerja terhadap kinerja karyawan digunakan analisis regresi linear berganda dengan menyebar 132 kuesioner pada karyawan PT. AE. Setelah dianalisis didapat hasil R square 0.724 dengan signifikansi&lt;/strong&gt;&lt;strong&gt; &lt;/strong&gt;&lt;strong&gt;(p&amp;lt;0.05), yang berarti etos kerja memberikan pengaruh secara signifikan&lt;/strong&gt;&lt;strong&gt; &lt;/strong&gt;&lt;strong&gt;terhadap kinerja karyawan sebesar 72.4%.&lt;/strong&gt;&lt;strong&gt;&lt;/strong&gt;&lt;/p&gt;&lt;p&gt;&lt;strong&gt;&lt;em&gt; &lt;/em&gt;&lt;/strong&gt;&lt;/p&gt;&lt;p&gt;&lt;strong&gt;&lt;em&gt;Kata Kunci&lt;/em&gt;&lt;/strong&gt;&lt;em&gt;: Etika Kerja, Performa Kerja &lt;/em&gt;&lt;/p&gt;&lt;p&gt; &lt;/p&gt;&lt;p&gt;&lt;em&gt;Abstract - &lt;/em&gt;&lt;strong&gt;T&lt;/strong&gt;&lt;strong&gt;o be able to achieve a synergistic relationship, the company should be able to notice employee performance. Employees who are qualified and able to produce high performance is needed by the organization. A very vital role in realizing the achievement of the performance of an employee is himself. How does he have the spirit and high work ethic to be a positive influence on the environment. Employees who have lofty thoughts about the job can work sincerely. An outlook and attitude towards work is known as the work ethic. This study aims to perform a theoretical test on the effect of the work ethic on the performance of employees of PT. AE. To test the effect of variables on the&lt;/strong&gt; &lt;strong&gt;performance of the employee's work ethic multiple linear regression analysis was used, by spread 132 questionnaires to employees of PT. AE. Having analyzed the results obtained R square 0.724 with 0.000 significance (p &amp;lt;0.05), which means the work ethic significant influence on employee performance amounted to 72.4%. The dom…","author":[{"dropping-particle":"","family":"Hadiansyah","given":"Andri","non-dropping-particle":"","parse-names":false,"suffix":""},{"dropping-particle":"","family":"Yanwar","given":"Rini Purnamasari","non-dropping-particle":"","parse-names":false,"suffix":""}],"container-title":"JURNAL Al-AZHAR INDONESIA SERI HUMANIORA","id":"ITEM-1","issue":"2","issued":{"date-parts":[["2017"]]},"page":"150","title":"Pengaruh Etos Kerja Terhadap Kinerja Karyawan PT. AE","type":"article-journal","volume":"3"},"uris":["http://www.mendeley.com/documents/?uuid=44f111c8-ae69-413d-8464-56ce84d0281c"]}],"mendeley":{"formattedCitation":"(Hadiansyah &amp; Yanwar, 2017)","plainTextFormattedCitation":"(Hadiansyah &amp; Yanwar, 2017)","previouslyFormattedCitation":"(Hadiansyah &amp; Yanwar, 2017)"},"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Hadiansyah &amp; Yanwar, 2017)</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Jenis data yang di gunakan dalam penelitian ini menggunakan data kuantitatif &amp; kualitatif, Metode analisis data </w:t>
            </w:r>
            <w:r w:rsidRPr="00FE1B76">
              <w:rPr>
                <w:rFonts w:asciiTheme="majorBidi" w:hAnsiTheme="majorBidi" w:cstheme="majorBidi"/>
                <w:sz w:val="24"/>
                <w:szCs w:val="24"/>
                <w:lang w:val="id-ID"/>
              </w:rPr>
              <w:lastRenderedPageBreak/>
              <w:t>yang digunakan dalam penelitian ini adalah regresi linier berganda. Responden dalam penelitian ini berjumlah 132 orang yang bekerja di PT AE</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Hasil penelitian dan pengolahan data yang di lakukan oleh peneliti, disimpulkan bahwa etos kerja memiliki pengaruh </w:t>
            </w:r>
            <w:r w:rsidRPr="00FE1B76">
              <w:rPr>
                <w:rFonts w:asciiTheme="majorBidi" w:hAnsiTheme="majorBidi" w:cstheme="majorBidi"/>
                <w:sz w:val="24"/>
                <w:szCs w:val="24"/>
                <w:lang w:val="id-ID"/>
              </w:rPr>
              <w:lastRenderedPageBreak/>
              <w:t>yang signifikan terhadap kinerja karyawan PT. AE dengan kontribusi delapan aspek etos kerja.</w:t>
            </w:r>
          </w:p>
        </w:tc>
      </w:tr>
      <w:tr w:rsidR="002A4F21" w:rsidRPr="00BE31F5" w:rsidTr="00782632">
        <w:tc>
          <w:tcPr>
            <w:tcW w:w="513" w:type="dxa"/>
          </w:tcPr>
          <w:p w:rsidR="007B53A5" w:rsidRPr="00FE1B76" w:rsidRDefault="007B53A5" w:rsidP="00420195">
            <w:pPr>
              <w:spacing w:line="360" w:lineRule="auto"/>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3</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Pengaruh Etos Kerja, Kepuasan Kerja, Sikap Kerja, dan Motivasi Kerja Terhadap Kinerja Pegawai Pada Kantor Pelayanan Pajak Pratama Medan Polonia</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2A4F21">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bstract":"The problems in this research are: How the influence of work ethic on employee performance at the Medan Polonia Tax Service Office, How the influence of job satisfaction on employee performance, How does the influence of work attitudes on employee performance, How does work motivation influence employee performance, How does work ethic influence, job satisfaction, work attitude and work motivation on employee performance at the Medan Polonia Primary Tax Service Office. The hypothesis proposed is: Work ethic has a positive and significant effect on employee performance at the Medan Polonia Tax Service Office, Job satisfaction has a positive and not significant effect on employee performance, work attitude has a positive and not significant effect on employee performance, work motivation has a positive and significant effect on employee performance, work ethic, job satisfaction, work attitude and work motivation have a positive and significant effect on employee performance at the Medan Polonia Tax Office. The study was conducted at the Medan Polonia Tax Office. Jalan Sukamulia No. 17-A, Medan-20151 with 92 research samples. Based on the analysis results obtained value of work ethic t = 2,900, while t-table with dk 92 (Appendix) of 1.66, then t count&gt; t-table thus partially there is a significant influence between work ethic on employee performance. Value of t Job satisfaction = 1.838, while t-table with dk 92 (Appendix) of 1.66, then t count&gt; t table thus partially there is a significant influence between Job satisfaction on employee performance, Value of t Attitude of work = 1,785, while t-table with dk 92 (Appendix) of 1.66, then t count&gt; t table thus partially there is a significant influence between work attitude on employee performance, t value of work motivation = 2.164, while t-table with dk 92 (Attachment) equal to 1.66 then t arithmetic&gt; t table thus partially there is a significant influence between work motives on employee performance, F-calculated value of 110.718 while the value of F-table (Appendix) with the numerator dk 4 and the denominator 87 is equal to 2.48 where F-count&gt; F table (110.718&gt; 2.48) it can be stated that together (multiple) there is a positive and significant influence on work ethics, job satisfaction, work attitude and motivation on employee performance wai Keyword : Work ethic, job satisfaction, work attitude, work motivation and employee performance","author":[{"dropping-particle":"","family":"Simanjuntak","given":"Putra Arif","non-dropping-particle":"","parse-names":false,"suffix":""}],"container-title":"Manajemen Bisnis Jurnal Magister Manajemen","id":"ITEM-1","issue":"1","issued":{"date-parts":[["2020"]]},"page":"48-55","title":"Pengaruh Etos Kerja, Kepuasan Kerja, Sikap Kerja Dan Motivasi Kerja Terhadap Kinerja Pegawai Pada Kantor Pelayanan Pajak Pratama Medan Polonia","type":"article-journal","volume":"2"},"uris":["http://www.mendeley.com/documents/?uuid=e4fa1846-5737-425b-a5cc-7d4510b7eb21"]}],"mendeley":{"formattedCitation":"(Simanjuntak, 2020)","plainTextFormattedCitation":"(Simanjuntak, 2020)","previouslyFormattedCitation":"(Simanjuntak, 2020)"},"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Simanjuntak, 2020)</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Jenis data yang digunakan dalam penelitian ini menggunakan data kualitatif dan kuantitatif, untuk mengumpulkan data yang di butuhkan peneliti melakukan wawancara &amp; membagikan kuesioner kepada sebagian karyawan kantor pelayanan pajak Pratama Medan Polonia yang berjumlah 92 orang </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Secara partial ada pengaruh yang signifikan a</w:t>
            </w:r>
            <w:r w:rsidR="004D4B0E">
              <w:rPr>
                <w:rFonts w:asciiTheme="majorBidi" w:hAnsiTheme="majorBidi" w:cstheme="majorBidi"/>
                <w:sz w:val="24"/>
                <w:szCs w:val="24"/>
                <w:lang w:val="id-ID"/>
              </w:rPr>
              <w:t>ntara masing-</w:t>
            </w:r>
            <w:r w:rsidRPr="00FE1B76">
              <w:rPr>
                <w:rFonts w:asciiTheme="majorBidi" w:hAnsiTheme="majorBidi" w:cstheme="majorBidi"/>
                <w:sz w:val="24"/>
                <w:szCs w:val="24"/>
                <w:lang w:val="id-ID"/>
              </w:rPr>
              <w:t>masing variabel (Etos kerja, Kepuasan kerja, Sikap kerja, Motif kerja) terhadap kinerj</w:t>
            </w:r>
            <w:r w:rsidR="004D4B0E">
              <w:rPr>
                <w:rFonts w:asciiTheme="majorBidi" w:hAnsiTheme="majorBidi" w:cstheme="majorBidi"/>
                <w:sz w:val="24"/>
                <w:szCs w:val="24"/>
                <w:lang w:val="id-ID"/>
              </w:rPr>
              <w:t>a pegawai, dan secara bersama-</w:t>
            </w:r>
            <w:r w:rsidRPr="00FE1B76">
              <w:rPr>
                <w:rFonts w:asciiTheme="majorBidi" w:hAnsiTheme="majorBidi" w:cstheme="majorBidi"/>
                <w:sz w:val="24"/>
                <w:szCs w:val="24"/>
                <w:lang w:val="id-ID"/>
              </w:rPr>
              <w:t>bersama terdapat pengaruh positif dan signifikan antara 4 variabel terhadap kinerja karyawan</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4</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garuh Etos Kerja, Disiplin Kerja dan Komitmen Karyawan Terhadap </w:t>
            </w:r>
            <w:r w:rsidRPr="00FE1B76">
              <w:rPr>
                <w:rFonts w:asciiTheme="majorBidi" w:hAnsiTheme="majorBidi" w:cstheme="majorBidi"/>
                <w:sz w:val="24"/>
                <w:szCs w:val="24"/>
                <w:lang w:val="id-ID"/>
              </w:rPr>
              <w:lastRenderedPageBreak/>
              <w:t>Kinerja Karyawan Pada Puskesmas Aro Kecamatan Muara Bulian</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3087/eksis.v9i2.143","ISSN":"2087-5304","abstract":"This study aims to determine the effect of work ethics, work discipline and employee commitment at Aro Puskesmas in Muara Bulian District. This study included descriptive verification research. The population of this study was 56 people. By using a Likert scale, it shows the variables of work ethics, work discipline and employee commitment are in a good category. And multiple regression to determine the relationship of work ethic, work discipline and employee commitment to the Aro Health Center in Muara Bulian District. The results of the study and discussion show that work ethic has a negative effect on employee performance, while work discipline variables and employee commitment variables have a positive effect on employee performance at Aro Health Center in Muara Bulian District. Simultaneously shows that work ethics, work discipline and employee commitment show an influence on employee performance. With the value of R Square of 0.725, this shows that work ethic, work discipline and employee commitment affect work performance as much as 72.5% and the rest is influenced by other variables not examined in this study.","author":[{"dropping-particle":"","family":"Rosmawati","given":"Sri","non-dropping-particle":"","parse-names":false,"suffix":""},{"dropping-particle":"","family":"Jermawinsyah","given":"Ade","non-dropping-particle":"","parse-names":false,"suffix":""}],"container-title":"Eksis: Jurnal Ilmiah Ekonomi dan Bisnis","id":"ITEM-1","issue":"2","issued":{"date-parts":[["2018"]]},"page":"153","title":"Pengaruh Etos Kerja, Disiplin Kerja Dan Komitmen Karyawan Terhadap Kinerja Karyawan Pada Puskesmas Aro Kecamatan Muara Bulian","type":"article-journal","volume":"9"},"uris":["http://www.mendeley.com/documents/?uuid=b674fbfd-2a48-42b9-a964-346ed2f03809"]}],"mendeley":{"formattedCitation":"(Rosmawati &amp; Jermawinsyah, 2018)","plainTextFormattedCitation":"(Rosmawati &amp; Jermawinsyah, 2018)","previouslyFormattedCitation":"(Rosmawati &amp; Jermawinsyah, 2018)"},"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Rosmawati &amp; Jermawinsyah, 2018)</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Jenis data yang digunakan dalam penelitian ini menggunakan data kualitatif dan kuantitatif, data yang </w:t>
            </w:r>
            <w:r w:rsidRPr="00FE1B76">
              <w:rPr>
                <w:rFonts w:asciiTheme="majorBidi" w:hAnsiTheme="majorBidi" w:cstheme="majorBidi"/>
                <w:sz w:val="24"/>
                <w:szCs w:val="24"/>
                <w:lang w:val="id-ID"/>
              </w:rPr>
              <w:lastRenderedPageBreak/>
              <w:t>digunakan dalam penelitian ini merupakan data primer yang diperoleh dengan cara melakukan wawancara secara langsung dengan pihak – pihak yang berhubungan dengan penelitian yang di lakukan dan penyebaran kuesioner kepada pegawai di puskesmas Aro Kecamatan Muara Bulian yang berjumlah 56 orang. Metode penelitian yang digunakan yaitu analisis regresi berganda.</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Berdasarkan dari perhitungan regresi berganda diperoleh bahwa secara simultan variabel etos kerja tidak berpengaruh </w:t>
            </w:r>
            <w:r w:rsidRPr="00FE1B76">
              <w:rPr>
                <w:rFonts w:asciiTheme="majorBidi" w:hAnsiTheme="majorBidi" w:cstheme="majorBidi"/>
                <w:sz w:val="24"/>
                <w:szCs w:val="24"/>
                <w:lang w:val="id-ID"/>
              </w:rPr>
              <w:lastRenderedPageBreak/>
              <w:t>terhadap variabel kinerja karyawan pada Puskesmas Aro Kecamatan Muara Bulian. Sedangkan untuk disiplin kerja dan komitmen karyawan berpengaruh positif terhadap kinerja karyawan pada Puskesmas Aro Kecamatan Muara Bulian</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5</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Pengaruh Motivasi dan Disiplin Terhadap Produktivitas Kerja Karyawan Pada PT. Nadi Suwarna Bumi</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32493/smk.v1i1.1247","ISSN":"2615-6849","abstract":"AbstrakTujuan penelitian ini untuk mengetahui seberapa besar pengaruh motivasi dan disiplin terhadap produktivitas kerja karyawan pada PT. Nadi Suwarna Bumi.  Jenis penelitian merupakan penelitian kuantitatif dianalisis menggunakan statistik penulis menjadikan karyawan PT. Nadi Suwarna Bumi sebagai  populasi totalnya  berjumlah  150 karyawan. Adapun  jumlah  sampel  diperoleh  dari  perhitungan  Slovin dengan tingkat galat sebesar 10% diperoleh hasil 60 responden. Analisis data menggunakan SPSS Versi 22. Teknik uji sampling menggunakan metode sensus Hasil penelitian ini menunjukan bahwa variabel Motivasi dan Disiplin berpengaruh positif dan simultan terhadap Produktivitas kerja karyawan pada PT. Nadi Suwarna Bumi. Hal ini dibuktikan dengan hasil nilai F hitung = 8098,471 &gt; 3,160 atau (Fhitung &gt; Ftabel) sehingga H0 ditolak dan H1 diterima. Artinya terdapat pengaruh positif dan signifikan secara simultan antara motivasi dan Disiplin (X2) secara simultan terhadap Produktivitas kerja (Y) karyawan pada PT. Nadi Suwarna Bumi Kata Kunci : Motivasi, Disiplin, Produktivitas","author":[{"dropping-particle":"","family":"Sunarsi","given":"Denok","non-dropping-particle":"","parse-names":false,"suffix":""}],"container-title":"JURNAL SeMaRaK","id":"ITEM-1","issue":"1","issued":{"date-parts":[["2018"]]},"page":"66-82","title":"Pengaruh Motivasi Dan Disiplin Terhadap Produktivitas Kerja Karyawan Pada Pt. Nadi Suwarna Bumi","type":"article-journal","volume":"1"},"uris":["http://www.mendeley.com/documents/?uuid=9275604d-4b92-469c-bcce-95dd166974a7"]}],"mendeley":{"formattedCitation":"(Sunarsi, 2018)","plainTextFormattedCitation":"(Sunarsi, 2018)","previouslyFormattedCitation":"(Sunarsi, 2018)"},"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Sunarsi, 2018)</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yang berjumlah 56 orang. Metode penelitian yang digunakan yaitu analisis regresi berganda. Jenis data yang digunakan dalam penelitian ini menggunakan data kualitatif dan kuantitatif. Populasi yang digunakan penulis sebanyak 150 karyawan </w:t>
            </w:r>
            <w:r w:rsidRPr="00FE1B76">
              <w:rPr>
                <w:rFonts w:asciiTheme="majorBidi" w:hAnsiTheme="majorBidi" w:cstheme="majorBidi"/>
                <w:sz w:val="24"/>
                <w:szCs w:val="24"/>
                <w:lang w:val="id-ID"/>
              </w:rPr>
              <w:lastRenderedPageBreak/>
              <w:t>akan tetapi setelah dihitung dengan menggunakan perhitungan slovin maka diperoleh sampel sejumlah 60 responden. Kuesioner merupakan sumber data dalam penelitian ini.</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Hasil penelitian ini menunjukkan bahwa variabel motivasi dan disiplin berpengaruh positif dan simultan terhadap produktivitas kerja karyawan pada PT. Nadi Suwarna Bumi. Hal ini dibuktikan dengan hasil nilai f </w:t>
            </w:r>
            <w:r w:rsidRPr="00FE1B76">
              <w:rPr>
                <w:rFonts w:asciiTheme="majorBidi" w:hAnsiTheme="majorBidi" w:cstheme="majorBidi"/>
                <w:sz w:val="24"/>
                <w:szCs w:val="24"/>
                <w:vertAlign w:val="subscript"/>
                <w:lang w:val="id-ID"/>
              </w:rPr>
              <w:t>hitung</w:t>
            </w:r>
            <w:r w:rsidRPr="00FE1B76">
              <w:rPr>
                <w:rFonts w:asciiTheme="majorBidi" w:hAnsiTheme="majorBidi" w:cstheme="majorBidi"/>
                <w:sz w:val="24"/>
                <w:szCs w:val="24"/>
                <w:lang w:val="id-ID"/>
              </w:rPr>
              <w:t xml:space="preserve"> = 8098,471 &gt; 3,160 atau </w:t>
            </w:r>
            <w:r w:rsidRPr="00FE1B76">
              <w:rPr>
                <w:rFonts w:asciiTheme="majorBidi" w:hAnsiTheme="majorBidi" w:cstheme="majorBidi"/>
                <w:sz w:val="24"/>
                <w:szCs w:val="24"/>
                <w:lang w:val="id-ID"/>
              </w:rPr>
              <w:lastRenderedPageBreak/>
              <w:t>(F</w:t>
            </w:r>
            <w:r w:rsidRPr="00FE1B76">
              <w:rPr>
                <w:rFonts w:asciiTheme="majorBidi" w:hAnsiTheme="majorBidi" w:cstheme="majorBidi"/>
                <w:sz w:val="24"/>
                <w:szCs w:val="24"/>
                <w:vertAlign w:val="subscript"/>
                <w:lang w:val="id-ID"/>
              </w:rPr>
              <w:t>hitung</w:t>
            </w:r>
            <w:r w:rsidRPr="00FE1B76">
              <w:rPr>
                <w:rFonts w:asciiTheme="majorBidi" w:hAnsiTheme="majorBidi" w:cstheme="majorBidi"/>
                <w:sz w:val="24"/>
                <w:szCs w:val="24"/>
                <w:lang w:val="id-ID"/>
              </w:rPr>
              <w:t xml:space="preserve"> &gt; F</w:t>
            </w:r>
            <w:r w:rsidRPr="00FE1B76">
              <w:rPr>
                <w:rFonts w:asciiTheme="majorBidi" w:hAnsiTheme="majorBidi" w:cstheme="majorBidi"/>
                <w:sz w:val="24"/>
                <w:szCs w:val="24"/>
                <w:vertAlign w:val="subscript"/>
                <w:lang w:val="id-ID"/>
              </w:rPr>
              <w:t xml:space="preserve">tabel) </w:t>
            </w:r>
            <w:r w:rsidRPr="00FE1B76">
              <w:rPr>
                <w:rFonts w:asciiTheme="majorBidi" w:hAnsiTheme="majorBidi" w:cstheme="majorBidi"/>
                <w:sz w:val="24"/>
                <w:szCs w:val="24"/>
                <w:lang w:val="id-ID"/>
              </w:rPr>
              <w:t>sehingga H</w:t>
            </w:r>
            <w:r w:rsidRPr="00FE1B76">
              <w:rPr>
                <w:rFonts w:asciiTheme="majorBidi" w:hAnsiTheme="majorBidi" w:cstheme="majorBidi"/>
                <w:sz w:val="24"/>
                <w:szCs w:val="24"/>
                <w:vertAlign w:val="subscript"/>
                <w:lang w:val="id-ID"/>
              </w:rPr>
              <w:t>0</w:t>
            </w:r>
            <w:r w:rsidRPr="00FE1B76">
              <w:rPr>
                <w:rFonts w:asciiTheme="majorBidi" w:hAnsiTheme="majorBidi" w:cstheme="majorBidi"/>
                <w:sz w:val="24"/>
                <w:szCs w:val="24"/>
                <w:lang w:val="id-ID"/>
              </w:rPr>
              <w:t xml:space="preserve"> ditolak dan H</w:t>
            </w:r>
            <w:r w:rsidRPr="00FE1B76">
              <w:rPr>
                <w:rFonts w:asciiTheme="majorBidi" w:hAnsiTheme="majorBidi" w:cstheme="majorBidi"/>
                <w:sz w:val="24"/>
                <w:szCs w:val="24"/>
                <w:vertAlign w:val="subscript"/>
                <w:lang w:val="id-ID"/>
              </w:rPr>
              <w:t>1</w:t>
            </w:r>
            <w:r w:rsidRPr="00FE1B76">
              <w:rPr>
                <w:rFonts w:asciiTheme="majorBidi" w:hAnsiTheme="majorBidi" w:cstheme="majorBidi"/>
                <w:sz w:val="24"/>
                <w:szCs w:val="24"/>
                <w:lang w:val="id-ID"/>
              </w:rPr>
              <w:t xml:space="preserve"> diterima. Artinya terdapat pengaruh positif dan signifikan secara simultan antara motivasi dan disiplin (X</w:t>
            </w:r>
            <w:r w:rsidRPr="00FE1B76">
              <w:rPr>
                <w:rFonts w:asciiTheme="majorBidi" w:hAnsiTheme="majorBidi" w:cstheme="majorBidi"/>
                <w:sz w:val="24"/>
                <w:szCs w:val="24"/>
                <w:vertAlign w:val="subscript"/>
                <w:lang w:val="id-ID"/>
              </w:rPr>
              <w:t>2</w:t>
            </w:r>
            <w:r w:rsidRPr="00FE1B76">
              <w:rPr>
                <w:rFonts w:asciiTheme="majorBidi" w:hAnsiTheme="majorBidi" w:cstheme="majorBidi"/>
                <w:sz w:val="24"/>
                <w:szCs w:val="24"/>
                <w:lang w:val="id-ID"/>
              </w:rPr>
              <w:t>) secara simultan terhadap produktivitas kerja (Y) karyawan pada PT. Nadi Suwarna Bumi.</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6</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Pengaruh Motivasi dan Pengalaman Kerja Terhadap Produktivitas Kerja Karyawan Pada PT. Trikarya Cemerlang Medan</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47652/metadata.v2i2.28","ISSN":"2745-5262","abstract":"Penelitian ini bertujuan untuk menguji pengaruh variabel motivasi dan pengalaman kerja terhadap produktivitas kerja karyawan pada PT.Trikarya Cemerlang Medan. Data yang digunakan dalam penelitian ini adalah data primer yang diperoleh melalui kuesioner. Populasi dalam penelitian ini adalah seluruh karyawan pada PT.Trikarya Cemerlang Medan sebanyak ± 700, sedangkan sampelnya terdiri dari 50 karyawan PT.Trikarya Cemerlang Medan yang bekerja di Transmart Medan Fair. Metode pengambilan sampel mengunakan simple random sampling. Variabel dependen dalam penelitian ini yaitu produktivitas kerja, serta variabel independennya yaitu motivasi dan pengalaman kerja. Metode analisis data mengunakan analisis linear berganda. Sehingga berdasarkan hasil penelitian diperoleh persamaan regresi linier berganda yaitu Y=2,295+0,403(X1)+0,582(X2). Selain itu hasil penelitian menunjukkan bahwa nila F hitung sebesar 71,132 lebih besar dari nilai F tabel 3.20, serta tingkat signifikannya lebih kecil dari 0,005 yaitu 0,000 (0,000&lt;0,05) sehingga dapat disimpulkan motivasi dan pengalaman kerja secara bersama-sama atau simultan berpengaruh terhadap produktivitas kerja karyawan. Secara parsial hasil penelitian menunjukkan bahwa nilai signifikan motivasi adalah 0,000 &lt; 0,05. Serta nilai  yang lebih besar dari  yaitu 4,404 &gt; 2.01174 sehingga dapat disimpulkan motivasi berpengaruh signifikan terhadap produktivitas kerja karyawan. Sedangkan, pengalaman kerja secara parsial berpengaruh signifikan terhadap produktivitas kerja karyawan sesuai dengan nilai signifikan 0,000 &lt; 0,05. Serta nilai  yang lebih besar dari  yaitu 3,902 &gt; 2.01174. Berdasarkan nilai Adjusted R Square diperoleh nilai 0,741. Yang artinya besar pengaruh variabel independen yaitu motivasi dan pengalaman kerja terhadap perubahan variabel dependen berupa produktivitas kerja karyawan sebesar 74,1%, sedangkan 25,9% dipengaruhi oleh variabel lain di luar penelitian.","author":[{"dropping-particle":"","family":"Sinaga","given":"Sarman","non-dropping-particle":"","parse-names":false,"suffix":""}],"container-title":"Jurnal Ilmiah METADATA","id":"ITEM-1","issue":"2","issued":{"date-parts":[["2020"]]},"page":"159-169","title":"Pengaruh Motivasi Dan Pengalaman Kerja Terhadap Produktivitas Kerja Karyawan Pada Pt. Trikarya Cemerlang Medan","type":"article-journal","volume":"2"},"uris":["http://www.mendeley.com/documents/?uuid=a578f7a8-cc6a-492c-a16a-f5ff0c1baadc"]}],"mendeley":{"formattedCitation":"(Sinaga, 2020)","plainTextFormattedCitation":"(Sinaga, 2020)","previouslyFormattedCitation":"(Sinaga, 2020)"},"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Sinaga, 2020)</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opulasi dalam penelitian ini adalah seluruh karyawan pada PT. Trikarya Cemerlang Medan sejumlah 700 karyawan, dengan teknik  pengambilan sampel acak sederhana maka diperoleh 50 karyawan sebagai sampel dalam penelitian ini. Jenis data yang digunakan dalam penelitian ini menggunakan data kualitatif dan kuantitatif. Metode pengumpulan data yang </w:t>
            </w:r>
            <w:r w:rsidRPr="00FE1B76">
              <w:rPr>
                <w:rFonts w:asciiTheme="majorBidi" w:hAnsiTheme="majorBidi" w:cstheme="majorBidi"/>
                <w:sz w:val="24"/>
                <w:szCs w:val="24"/>
                <w:lang w:val="id-ID"/>
              </w:rPr>
              <w:lastRenderedPageBreak/>
              <w:t xml:space="preserve">digunakan adalah observasi, wawancara, studi keputakaan, dan kuesioner. Metode analisis data yang digunakan adalah analisis linier berganda. </w:t>
            </w:r>
          </w:p>
        </w:tc>
        <w:tc>
          <w:tcPr>
            <w:tcW w:w="2585" w:type="dxa"/>
          </w:tcPr>
          <w:p w:rsidR="007B53A5" w:rsidRPr="00FE1B76" w:rsidRDefault="007B53A5" w:rsidP="00420195">
            <w:pPr>
              <w:spacing w:line="360" w:lineRule="auto"/>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Adapun hasil penelitian adalah sebagai berikut:</w:t>
            </w:r>
          </w:p>
          <w:p w:rsidR="007B53A5" w:rsidRPr="00FE1B76" w:rsidRDefault="007B53A5" w:rsidP="006A596D">
            <w:pPr>
              <w:pStyle w:val="ListParagraph"/>
              <w:numPr>
                <w:ilvl w:val="0"/>
                <w:numId w:val="11"/>
              </w:numPr>
              <w:spacing w:line="360" w:lineRule="auto"/>
              <w:rPr>
                <w:rFonts w:asciiTheme="majorBidi" w:hAnsiTheme="majorBidi" w:cstheme="majorBidi"/>
                <w:sz w:val="24"/>
                <w:szCs w:val="24"/>
                <w:lang w:val="id-ID"/>
              </w:rPr>
            </w:pPr>
            <w:r w:rsidRPr="00FE1B76">
              <w:rPr>
                <w:rFonts w:asciiTheme="majorBidi" w:hAnsiTheme="majorBidi" w:cstheme="majorBidi"/>
                <w:sz w:val="24"/>
                <w:szCs w:val="24"/>
                <w:lang w:val="id-ID"/>
              </w:rPr>
              <w:t>Motivasi secara partial berpengaruh signifikan terhadap produktivitas kerja pada PT. Trikarya Cemerlang Medan</w:t>
            </w:r>
          </w:p>
          <w:p w:rsidR="007B53A5" w:rsidRPr="00FE1B76" w:rsidRDefault="007B53A5" w:rsidP="006A596D">
            <w:pPr>
              <w:pStyle w:val="ListParagraph"/>
              <w:numPr>
                <w:ilvl w:val="0"/>
                <w:numId w:val="11"/>
              </w:numPr>
              <w:spacing w:line="360" w:lineRule="auto"/>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galaman kerja secara partial berpengaruh signifikan </w:t>
            </w:r>
            <w:r w:rsidRPr="00FE1B76">
              <w:rPr>
                <w:rFonts w:asciiTheme="majorBidi" w:hAnsiTheme="majorBidi" w:cstheme="majorBidi"/>
                <w:sz w:val="24"/>
                <w:szCs w:val="24"/>
                <w:lang w:val="id-ID"/>
              </w:rPr>
              <w:lastRenderedPageBreak/>
              <w:t>terhadap produktivitas kerja pada PT. Trikarya Cemerlang Medan.</w:t>
            </w:r>
          </w:p>
          <w:p w:rsidR="007B53A5" w:rsidRPr="00FE1B76" w:rsidRDefault="007B53A5" w:rsidP="006A596D">
            <w:pPr>
              <w:pStyle w:val="ListParagraph"/>
              <w:numPr>
                <w:ilvl w:val="0"/>
                <w:numId w:val="11"/>
              </w:numPr>
              <w:spacing w:line="360" w:lineRule="auto"/>
              <w:rPr>
                <w:rFonts w:asciiTheme="majorBidi" w:hAnsiTheme="majorBidi" w:cstheme="majorBidi"/>
                <w:sz w:val="24"/>
                <w:szCs w:val="24"/>
                <w:lang w:val="id-ID"/>
              </w:rPr>
            </w:pPr>
            <w:r w:rsidRPr="00FE1B76">
              <w:rPr>
                <w:rFonts w:asciiTheme="majorBidi" w:hAnsiTheme="majorBidi" w:cstheme="majorBidi"/>
                <w:sz w:val="24"/>
                <w:szCs w:val="24"/>
                <w:lang w:val="id-ID"/>
              </w:rPr>
              <w:t>Produktivitas karyawan PT. Trikarya Cemerlang Medan dipengaruhi oleh motivasi dan pengalaman kerja sebesar 74,1% sedangkan 25,9% dipengaruhi oleh variabel lain diluar penelitian.</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7</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garuh Kedisiplinan, Lingkungan Kerja Dan Budaya Kerja Terhadap Kinerja Tenaga Pengajar </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21831/economia.v9i2.1809","ISSN":"2460-1152","abstract":"Penelitian ini bertujuan untuk menganalisis pengaruh kedisiplinan, lingkungan kerja dan budaya kerja terhadap kinerja tenaga pengajar. Populasi dalam penelitian ini adalah seluruh tenaga pengajar Yaspenlub Demak. Data danalisis dengan regresi linier berganda. Hasil penelitian menunjukkan bahwa kedisiplinan kerja tidak berpengaruh terhadap kinerja, lingkungan kerja tidak berpengaruh terhadap kinerja, budaya kerja berpengaruh positif dan signifikan terhadap kinerja","author":[{"dropping-particle":"","family":"Kerja","given":"Budaya","non-dropping-particle":"","parse-names":false,"suffix":""}],"container-title":"Jurnal Economia","id":"ITEM-1","issue":"2","issued":{"date-parts":[["2013"]]},"page":"191-200","title":"Pengaruh Kedisiplinan, Lingkungan Kerja Dan Budaya Kerja Terhadap Kinerja Tenaga Pengajar","type":"article-journal","volume":"9"},"uris":["http://www.mendeley.com/documents/?uuid=fde274fc-3e1f-4e97-b314-b821dead6d1b"]}],"mendeley":{"formattedCitation":"(Kerja, 2013)","plainTextFormattedCitation":"(Kerja, 2013)","previouslyFormattedCitation":"(Kerja, 2013)"},"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Kerja, 2013)</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Jenis data yang digunakan dalam penelitian ini menggunakan data kualitatif dan kuantitatif. Metode analisis data dalam penelitian ini yaitu </w:t>
            </w:r>
            <w:r w:rsidRPr="00FE1B76">
              <w:rPr>
                <w:rFonts w:asciiTheme="majorBidi" w:hAnsiTheme="majorBidi" w:cstheme="majorBidi"/>
                <w:sz w:val="24"/>
                <w:szCs w:val="24"/>
                <w:lang w:val="id-ID"/>
              </w:rPr>
              <w:lastRenderedPageBreak/>
              <w:t>regresi linier berganda, dengan sumber data yang di peroleh dari hasil wawancara tidak terstruktur, kuesioner yang dibuat oleh penulis, dan studi pustaka mengenai variabel – variabel dalam penelitian. Populasi yang digunakan dalam penelitian ini adalah seluruh tenaga pengajar yang berkerja di Yayasan Pendidikan Luar Biasa Kabupaten Demak baik yang berstatus pegawai negeri sipil maupun honorer/wiyata bakti yang berjumlah 30 orang.</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Penelitian ini menemukan bahwa lingkungan kerja dan kedisiplinan kerja tidak berpengaruh pada kinerja tenaga pengajar. Sementara itu budaya kerja </w:t>
            </w:r>
            <w:r w:rsidRPr="00FE1B76">
              <w:rPr>
                <w:rFonts w:asciiTheme="majorBidi" w:hAnsiTheme="majorBidi" w:cstheme="majorBidi"/>
                <w:sz w:val="24"/>
                <w:szCs w:val="24"/>
                <w:lang w:val="id-ID"/>
              </w:rPr>
              <w:lastRenderedPageBreak/>
              <w:t>memiliki pengaruh positif terhadap kinerja. Dengan demikian beberapa hipotesis tidak berhasil dibuktikan dalam penelitian ini.</w:t>
            </w:r>
          </w:p>
        </w:tc>
      </w:tr>
      <w:tr w:rsidR="002A4F21" w:rsidRPr="00BE31F5" w:rsidTr="00782632">
        <w:tc>
          <w:tcPr>
            <w:tcW w:w="513" w:type="dxa"/>
          </w:tcPr>
          <w:p w:rsidR="007B53A5" w:rsidRPr="00FE1B76" w:rsidRDefault="007B53A5" w:rsidP="00420195">
            <w:pPr>
              <w:spacing w:line="360" w:lineRule="auto"/>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8</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garuh Motivasi Kerja Terhadap Produktivitas Kerja Karyawan Pada Perusahaan </w:t>
            </w:r>
            <w:r w:rsidRPr="00FE1B76">
              <w:rPr>
                <w:rFonts w:asciiTheme="majorBidi" w:hAnsiTheme="majorBidi" w:cstheme="majorBidi"/>
                <w:sz w:val="24"/>
                <w:szCs w:val="24"/>
                <w:lang w:val="id-ID"/>
              </w:rPr>
              <w:lastRenderedPageBreak/>
              <w:t>Teh Bunga Teratai di Desa Patemon Kecamatan Serrit</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bstract":"Penelitian ini bertujuan untuk mengetahui pengaruh motivasi kerja terhadap produktivitas kerja karyawan dan berapa besar pengaruh motivasi kerja terhadap produktivitas kerja karyawan Perusahaan Teh Bunga Teratai. Penelitian ini merupakan dalam jenis penelitian deskriptif kuantitatif. Data dikumpulkan dengan metode kuisioner, yang selanjutnya dianalisis menggunakan analisis regresi sederhana menggunakan SPSS 24.0 for Windows yang meliputi uji t. Hasil penelitian menunjukkan bahwa motivasi kerja berpengaruh positif dan signifikan terhadap produktivitas kerja karyawan, yang ditunjukkan dengan koefisien regresi yang positif 6,616 dengan nilai thitung = 5,373 &gt; ttabel = 2,042 dan nilai probabilitas uji t 0,000 yang lebih kecil dari α = 0,05. Besar pengaruh motivasi kerja terhadap produktivitas kerja karyawan pada Perusahaan Teh Bunga Teratai ditunjukkan dengan koefisien determinasi sebesar 0,508. Hal ini menunjukkan bahwa 50,8% produktivitas kerja karyawan dipengaruhi oleh motivasi kerja. Kata","author":[{"dropping-particle":"","family":"Putu","given":"","non-dropping-particle":"","parse-names":false,"suffix":""}],"container-title":"Jurnal Pendidikan Ekonomi","id":"ITEM-1","issue":"2","issued":{"date-parts":[["2012"]]},"page":"54-63","title":"Pengaruh Motivasi Kerja Terhadap Produktivitas Kerja Karyawan Pada Perusahaan Teh Bunga Teratai Di Desa Patemon Kecamatan Serrit","type":"article-journal","volume":"10"},"uris":["http://www.mendeley.com/documents/?uuid=a22f480e-1c7b-4254-aabb-6b2808e909c7"]}],"mendeley":{"formattedCitation":"(Putu, 2012)","plainTextFormattedCitation":"(Putu, 2012)","previouslyFormattedCitation":"(Putu, 2012)"},"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Putu, 2012)</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Metode pengumpulan data  yang digunakan dalam penelitian ini adalah dokumentasi dan kuesioner. Jenis data yang digunakan dalam penelitian ini menggunakan data </w:t>
            </w:r>
            <w:r w:rsidRPr="00FE1B76">
              <w:rPr>
                <w:rFonts w:asciiTheme="majorBidi" w:hAnsiTheme="majorBidi" w:cstheme="majorBidi"/>
                <w:sz w:val="24"/>
                <w:szCs w:val="24"/>
                <w:lang w:val="id-ID"/>
              </w:rPr>
              <w:lastRenderedPageBreak/>
              <w:t>kualitatif dan kuantitatif. Subjek dalam penelitian ini adalah karyawan perusahaan Teh Bunga Teratai. Metode analisis pada penelitian ini menggunakan analisis regresi linier sederhana.</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Berdasarkan hasil analisis data dan pembahasan hasil penelitian maka dapat ditarik simpulan bahwa variabel motivasi kerja berpengaruh positif </w:t>
            </w:r>
            <w:r w:rsidRPr="00FE1B76">
              <w:rPr>
                <w:rFonts w:asciiTheme="majorBidi" w:hAnsiTheme="majorBidi" w:cstheme="majorBidi"/>
                <w:sz w:val="24"/>
                <w:szCs w:val="24"/>
                <w:lang w:val="id-ID"/>
              </w:rPr>
              <w:lastRenderedPageBreak/>
              <w:t>dan signifikan terhadap produktivitas kerja karyawan. Sedangkan besar pengaruh motivasi kerja terhadap produktivitas kerja karyawan pada perusahaan Teh Bunga Teratai ditunjukkan dengan koefisien determinasi sebesar 0,508. Hal ini menunjukkan bahwa 50,8% variabel produktivitas kerja karyawan pada perusahaan Teh Bunga Teratai dipengaruhi oleh variabel motivasi kerja, sedangkan 49,2% dipengaruhi oleh faktor lain yang tidak termasuk dalam penelitian.</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9</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garuh Disiplin kerja, Motivasi Kerja, Etos Kerja dan </w:t>
            </w:r>
            <w:r w:rsidRPr="00FE1B76">
              <w:rPr>
                <w:rFonts w:asciiTheme="majorBidi" w:hAnsiTheme="majorBidi" w:cstheme="majorBidi"/>
                <w:sz w:val="24"/>
                <w:szCs w:val="24"/>
                <w:lang w:val="id-ID"/>
              </w:rPr>
              <w:lastRenderedPageBreak/>
              <w:t>Lingkungan Kerja Terhadap Produktivitas Kerja Karyawan Bagian Produksi di PT. Inko Java Semarang</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DOI":"10.52353/ama.v11i1.160","ISSN":"1979-7400","abstract":"dak berpengaruh signifikan terhadap produktivitas kerja. Sedangkan keempat variabel yaitu disiplin kerja, motivasi kerja, etos kerja dan lingkungan kerja secara bersama-sama mempunyai F hitung 9,256 &gt; F tabel yaitu 2,52. Hal ini menunjukan bahwa terdapat pengaruh signifikan disiplin kerja, motivasi kerja, etos kerja dan lingkungan kerja secara simultan terhadap produktivitas kerja karyawan PT. Inko Java. Kemampuan variabel independen disiplin kerja (X1), motivasi kerja (X2), etos kerja (X3), dan lingkungan kerja (X4) dalam menjelaskan variabel dependen produktivitas kerja (Y) adalah Adjusted R Square 33,7% sedang sisanya sebesar 66,3% dijelaskan oleh variabel lainnya yang tidak diteliti. Dari analisis tersebut, maka saran yang diberikan adalah sebagai berikut: perusahaan harus lebih memperhatikan dan mengupayakan hal yang dapat meningkatkan disiplin kerja, motivasi kerja dan etos kerja karena dengan meningkatnya ketiga hal tersebut produktivitas kerja yang menjadi target perusahaan dapat tercapai, selain itu perusahaan juga perlu lebih memperhatikan perihal lingkungan kerja karyawan agar tercipta hasil yang seimbang antara apa yang telah perusahaan berikan dengan apa yang telah karyawan kontribusikan kepada perusahaan.","author":[{"dropping-particle":"","family":"Saleh","given":"Abdul Rachman","non-dropping-particle":"","parse-names":false,"suffix":""},{"dropping-particle":"","family":"Utomo","given":"Hardi","non-dropping-particle":"","parse-names":false,"suffix":""}],"container-title":"Among Makarti","id":"ITEM-1","issue":"1","issued":{"date-parts":[["2018"]]},"page":"28-50","title":"Pengaruh Disiplin Kerja, Motivasi Kerja, Etos Kerja Dan Lingkungan Kerja Terhadap Produktivitas Kerja Karyawan Bagian Produksi Di Pt. Inko Java Semarang","type":"article-journal","volume":"11"},"uris":["http://www.mendeley.com/documents/?uuid=9d3093f6-1f66-41c5-b38e-b7e86835977f"]}],"mendeley":{"formattedCitation":"(Saleh &amp; Utomo, 2018)","plainTextFormattedCitation":"(Saleh &amp; Utomo, 2018)","previouslyFormattedCitation":"(Saleh &amp; Utomo, 2018)"},"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Saleh &amp; Utomo, 2018)</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Jenis data yang digunakan dalam penelitian ini menggunakan data kualitatif dan </w:t>
            </w:r>
            <w:r w:rsidRPr="00FE1B76">
              <w:rPr>
                <w:rFonts w:asciiTheme="majorBidi" w:hAnsiTheme="majorBidi" w:cstheme="majorBidi"/>
                <w:sz w:val="24"/>
                <w:szCs w:val="24"/>
                <w:lang w:val="id-ID"/>
              </w:rPr>
              <w:lastRenderedPageBreak/>
              <w:t>kuantitatif. Metode analisis yang digunakan adalah analisis regresi linier berganda, populasi dalam penelitian ini seluruh karyawan bagian produksi yang berjumlah 198 orang, besarnya sampel ditentukan dengan menggunakan rumus slovin dan jumlah sampel diperoleh 66 orang karyawan. Metode pengumpulan data yang digunakan dalam penelitian ini adalah kuesioner.</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Hasil dari penelitian ini menunjukkan bahwa variabel disiplin kerja mempunyai hasil </w:t>
            </w:r>
            <w:r w:rsidRPr="00FE1B76">
              <w:rPr>
                <w:rFonts w:asciiTheme="majorBidi" w:hAnsiTheme="majorBidi" w:cstheme="majorBidi"/>
                <w:sz w:val="24"/>
                <w:szCs w:val="24"/>
                <w:lang w:val="id-ID"/>
              </w:rPr>
              <w:lastRenderedPageBreak/>
              <w:t>positif namun tidak berpengaruh signifikan terhadap produktivitas kerja, variabel motivasi kerja ada pengaruh signifikan terhadap produktivitas kerja, variabel etos kerja mempunyai hasil positif namun tidak berpengaruh signifikan terhadap produktivitas kerja dan variabel lingkungan kerja mempunyai hasil negatif dan tidak berpengaruh signifikan terhadap produktivitas kerja, sedangkan keempat variabel yaitu disiplin kerja, motivasi kerja dan li</w:t>
            </w:r>
            <w:r w:rsidR="004D4B0E">
              <w:rPr>
                <w:rFonts w:asciiTheme="majorBidi" w:hAnsiTheme="majorBidi" w:cstheme="majorBidi"/>
                <w:sz w:val="24"/>
                <w:szCs w:val="24"/>
                <w:lang w:val="id-ID"/>
              </w:rPr>
              <w:t>ngkungan kerja secara bersama-</w:t>
            </w:r>
            <w:r w:rsidRPr="00FE1B76">
              <w:rPr>
                <w:rFonts w:asciiTheme="majorBidi" w:hAnsiTheme="majorBidi" w:cstheme="majorBidi"/>
                <w:sz w:val="24"/>
                <w:szCs w:val="24"/>
                <w:lang w:val="id-ID"/>
              </w:rPr>
              <w:t xml:space="preserve">sama mempunyai F hitung 9,256&gt;F tabel yaitu 2,52. Hal ini menunjukkan bahwa terdapat pengaruh </w:t>
            </w:r>
            <w:r w:rsidRPr="00FE1B76">
              <w:rPr>
                <w:rFonts w:asciiTheme="majorBidi" w:hAnsiTheme="majorBidi" w:cstheme="majorBidi"/>
                <w:sz w:val="24"/>
                <w:szCs w:val="24"/>
                <w:lang w:val="id-ID"/>
              </w:rPr>
              <w:lastRenderedPageBreak/>
              <w:t>signifikan disiplin kerja, motivasi kerja, etos kerja dan lingkungan kerja secara simultan terhadap produktivitas kerja.</w:t>
            </w:r>
          </w:p>
        </w:tc>
      </w:tr>
      <w:tr w:rsidR="002A4F21" w:rsidRPr="00BE31F5"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10</w:t>
            </w:r>
          </w:p>
        </w:tc>
        <w:tc>
          <w:tcPr>
            <w:tcW w:w="1747"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Pengaruh Motivasi Kerja dan Persaingan Kerja Terhadap Produktivitas Kerja Melalui Kepuasan Kerja Sebagai Variabel Intervening Pada Pegawai Universitas Pembangunan Panca Budi Medan</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2A4F21">
            <w:pPr>
              <w:pStyle w:val="ListParagraph"/>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ika","given":"Rindi. Bambang Widjarnako dan Rizal Ahmad","non-dropping-particle":"","parse-names":false,"suffix":""}],"container-title":"Jurnal Manajemen Tools","id":"ITEM-1","issue":"1","issued":{"date-parts":[["2019"]]},"page":"1689-1699","title":"Pengaruh Motivasi Kerja dan Persaingan Kerja Terhadap Produktivitas Kerja Melalui Kepuasan Kerja sebagai Variabel Intervening Pada Pegawai Universitas Pembangunan Panca Budi Medan","type":"article-journal","volume":"11"},"uris":["http://www.mendeley.com/documents/?uuid=d641fa8c-adc8-4580-abba-7f25bf9d7950"]}],"mendeley":{"formattedCitation":"(Andika, 2019)","plainTextFormattedCitation":"(Andika, 2019)","previouslyFormattedCitation":"(Andika, 2019)"},"properties":{"noteIndex":0},"schema":"https://github.com/citation-style-language/schema/raw/master/csl-citation.json"}</w:instrText>
            </w:r>
            <w:r>
              <w:rPr>
                <w:rFonts w:asciiTheme="majorBidi" w:hAnsiTheme="majorBidi" w:cstheme="majorBidi"/>
                <w:sz w:val="24"/>
                <w:szCs w:val="24"/>
                <w:lang w:val="id-ID"/>
              </w:rPr>
              <w:fldChar w:fldCharType="separate"/>
            </w:r>
            <w:r w:rsidRPr="002A4F21">
              <w:rPr>
                <w:rFonts w:asciiTheme="majorBidi" w:hAnsiTheme="majorBidi" w:cstheme="majorBidi"/>
                <w:noProof/>
                <w:sz w:val="24"/>
                <w:szCs w:val="24"/>
                <w:lang w:val="id-ID"/>
              </w:rPr>
              <w:t>(Andika, 2019)</w:t>
            </w:r>
            <w:r>
              <w:rPr>
                <w:rFonts w:asciiTheme="majorBidi" w:hAnsiTheme="majorBidi" w:cstheme="majorBidi"/>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Jenis data yang digunakan dalam penelitian ini menggunakan data kualitatif dan kuantitatif. Populasi dalam penelitian ini adalah pegawai di lingkungan Universitas Pembangunan Pancabudi Medan yang berjumlah 142 karyawan, akan tetapi hanya 104 karyawan yang digunakan sebagai sampel. Metode analisis yang digunakan adalah Uji Koefisien Determinasi</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Penelitian ini menunjukkan bahwa motivasi kerja dan persaingan kerja berpengaruh signifikan terhadap produktivitas kerja melalui kepuasan kerja, motivasi kerja berpengaruh positif dan signifikan terhadap produktivitas kerja melalui kepuasaan kerja, hasil ini menyimpulkan bahwa kepuasan kerja dapat memediasi </w:t>
            </w:r>
            <w:r w:rsidRPr="00256BE6">
              <w:rPr>
                <w:rFonts w:asciiTheme="majorBidi" w:hAnsiTheme="majorBidi" w:cstheme="majorBidi"/>
                <w:i/>
                <w:iCs/>
                <w:sz w:val="24"/>
                <w:szCs w:val="24"/>
                <w:lang w:val="id-ID"/>
              </w:rPr>
              <w:t>(intervening)</w:t>
            </w:r>
            <w:r w:rsidRPr="00FE1B76">
              <w:rPr>
                <w:rFonts w:asciiTheme="majorBidi" w:hAnsiTheme="majorBidi" w:cstheme="majorBidi"/>
                <w:sz w:val="24"/>
                <w:szCs w:val="24"/>
                <w:lang w:val="id-ID"/>
              </w:rPr>
              <w:t xml:space="preserve"> hubungan motivasi kerja terhadap produktivitas kerja. Persaingan kerja berpengaruh positif dan signifikan </w:t>
            </w:r>
            <w:r w:rsidRPr="00FE1B76">
              <w:rPr>
                <w:rFonts w:asciiTheme="majorBidi" w:hAnsiTheme="majorBidi" w:cstheme="majorBidi"/>
                <w:sz w:val="24"/>
                <w:szCs w:val="24"/>
                <w:lang w:val="id-ID"/>
              </w:rPr>
              <w:lastRenderedPageBreak/>
              <w:t xml:space="preserve">terhadap produktivitas kerja melalui kepuasan kerja, hasil ini menyimpulkan bahwa kepuasan kerja tidak dapat memediasi </w:t>
            </w:r>
            <w:r w:rsidRPr="00256BE6">
              <w:rPr>
                <w:rFonts w:asciiTheme="majorBidi" w:hAnsiTheme="majorBidi" w:cstheme="majorBidi"/>
                <w:i/>
                <w:iCs/>
                <w:sz w:val="24"/>
                <w:szCs w:val="24"/>
                <w:lang w:val="id-ID"/>
              </w:rPr>
              <w:t>(intervening)</w:t>
            </w:r>
            <w:r w:rsidRPr="00FE1B76">
              <w:rPr>
                <w:rFonts w:asciiTheme="majorBidi" w:hAnsiTheme="majorBidi" w:cstheme="majorBidi"/>
                <w:sz w:val="24"/>
                <w:szCs w:val="24"/>
                <w:lang w:val="id-ID"/>
              </w:rPr>
              <w:t xml:space="preserve"> hubungan persaingan kerja terhadap produktivitas kerja. </w:t>
            </w:r>
          </w:p>
        </w:tc>
      </w:tr>
      <w:tr w:rsidR="002A4F21" w:rsidRPr="00BE31F5"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11</w:t>
            </w:r>
          </w:p>
        </w:tc>
        <w:tc>
          <w:tcPr>
            <w:tcW w:w="1747" w:type="dxa"/>
          </w:tcPr>
          <w:p w:rsidR="007B53A5" w:rsidRPr="00FE1B76" w:rsidRDefault="007B53A5" w:rsidP="00420195">
            <w:pPr>
              <w:pStyle w:val="ListParagraph"/>
              <w:spacing w:line="360" w:lineRule="auto"/>
              <w:ind w:left="0"/>
              <w:rPr>
                <w:rFonts w:asciiTheme="majorBidi" w:hAnsiTheme="majorBidi" w:cstheme="majorBidi"/>
                <w:i/>
                <w:iCs/>
                <w:sz w:val="24"/>
                <w:szCs w:val="24"/>
                <w:lang w:val="id-ID"/>
              </w:rPr>
            </w:pPr>
            <w:r w:rsidRPr="00FE1B76">
              <w:rPr>
                <w:rFonts w:asciiTheme="majorBidi" w:hAnsiTheme="majorBidi" w:cstheme="majorBidi"/>
                <w:i/>
                <w:iCs/>
                <w:sz w:val="24"/>
                <w:szCs w:val="24"/>
                <w:lang w:val="id-ID"/>
              </w:rPr>
              <w:t>Islamic Work Ethic: The Role Of intrinsic Motivation, Job Satisfaction, Organizational Commitment And Job Performance</w:t>
            </w:r>
          </w:p>
          <w:p w:rsidR="007B53A5" w:rsidRPr="00FE1B76" w:rsidRDefault="007B53A5" w:rsidP="00420195">
            <w:pPr>
              <w:pStyle w:val="ListParagraph"/>
              <w:spacing w:line="360" w:lineRule="auto"/>
              <w:ind w:left="0"/>
              <w:rPr>
                <w:rFonts w:asciiTheme="majorBidi" w:hAnsiTheme="majorBidi" w:cstheme="majorBidi"/>
                <w:sz w:val="24"/>
                <w:szCs w:val="24"/>
                <w:lang w:val="id-ID"/>
              </w:rPr>
            </w:pPr>
          </w:p>
          <w:p w:rsidR="007B53A5" w:rsidRPr="00FE1B76" w:rsidRDefault="002A4F21" w:rsidP="00420195">
            <w:pPr>
              <w:pStyle w:val="ListParagraph"/>
              <w:spacing w:line="360" w:lineRule="auto"/>
              <w:ind w:left="0"/>
              <w:rPr>
                <w:rFonts w:asciiTheme="majorBidi" w:hAnsiTheme="majorBidi" w:cstheme="majorBidi"/>
                <w:i/>
                <w:iCs/>
                <w:sz w:val="24"/>
                <w:szCs w:val="24"/>
                <w:lang w:val="id-ID"/>
              </w:rPr>
            </w:pPr>
            <w:r>
              <w:rPr>
                <w:rFonts w:asciiTheme="majorBidi" w:hAnsiTheme="majorBidi" w:cstheme="majorBidi"/>
                <w:i/>
                <w:iCs/>
                <w:sz w:val="24"/>
                <w:szCs w:val="24"/>
                <w:lang w:val="id-ID"/>
              </w:rPr>
              <w:fldChar w:fldCharType="begin" w:fldLock="1"/>
            </w:r>
            <w:r>
              <w:rPr>
                <w:rFonts w:asciiTheme="majorBidi" w:hAnsiTheme="majorBidi" w:cstheme="majorBidi"/>
                <w:i/>
                <w:iCs/>
                <w:sz w:val="24"/>
                <w:szCs w:val="24"/>
                <w:lang w:val="id-ID"/>
              </w:rPr>
              <w:instrText>ADDIN CSL_CITATION {"citationItems":[{"id":"ITEM-1","itemData":{"DOI":"10.1016/j.sbspro.2014.05.148","ISBN":"0000000000","ISSN":"18770428","abstract":"This study further Investigate the influence of Islamic work ethic on intrinsic motivation, job satisfaction, organizational commitment and job performance. It uses a sample of 149 employees of Islamic banking in Bandar Lampung in Indonesia. Empirical results show that the Islamic work ethic greater effect on intrinsic motivation and organizational commitment than their effects on job satisfaction and job performance. Furthermore, empirical results suggest job satisfaction and intrinsic motivation moderates the relationship of the Islamic work ethic on organizational commitment and job performance. Implication and limitations are discussed.","author":[{"dropping-particle":"","family":"Hayati","given":"Keumala","non-dropping-particle":"","parse-names":false,"suffix":""},{"dropping-particle":"","family":"Caniago","given":"Indra","non-dropping-particle":"","parse-names":false,"suffix":""}],"container-title":"Procedia - Social and Behavioral Sciences","id":"ITEM-1","issue":"2012","issued":{"date-parts":[["2012"]]},"page":"1102-1106","title":"Islamic Work Ethic: The Role of Intrinsic Motivation, Job Satisfaction, Organizational Commitment and Job Performance","type":"article-journal","volume":"65"},"uris":["http://www.mendeley.com/documents/?uuid=b18d462d-cb69-458c-bc4c-943eee5883cf"]}],"mendeley":{"formattedCitation":"(Hayati &amp; Caniago, 2012)","plainTextFormattedCitation":"(Hayati &amp; Caniago, 2012)","previouslyFormattedCitation":"(Hayati &amp; Caniago, 2012)"},"properties":{"noteIndex":0},"schema":"https://github.com/citation-style-language/schema/raw/master/csl-citation.json"}</w:instrText>
            </w:r>
            <w:r>
              <w:rPr>
                <w:rFonts w:asciiTheme="majorBidi" w:hAnsiTheme="majorBidi" w:cstheme="majorBidi"/>
                <w:i/>
                <w:iCs/>
                <w:sz w:val="24"/>
                <w:szCs w:val="24"/>
                <w:lang w:val="id-ID"/>
              </w:rPr>
              <w:fldChar w:fldCharType="separate"/>
            </w:r>
            <w:r w:rsidRPr="002A4F21">
              <w:rPr>
                <w:rFonts w:asciiTheme="majorBidi" w:hAnsiTheme="majorBidi" w:cstheme="majorBidi"/>
                <w:i/>
                <w:noProof/>
                <w:sz w:val="24"/>
                <w:szCs w:val="24"/>
                <w:lang w:val="id-ID"/>
              </w:rPr>
              <w:t xml:space="preserve">(Hayati </w:t>
            </w:r>
            <w:r w:rsidRPr="002A4F21">
              <w:rPr>
                <w:rFonts w:asciiTheme="majorBidi" w:hAnsiTheme="majorBidi" w:cstheme="majorBidi"/>
                <w:iCs/>
                <w:noProof/>
                <w:sz w:val="24"/>
                <w:szCs w:val="24"/>
                <w:lang w:val="id-ID"/>
              </w:rPr>
              <w:t xml:space="preserve">&amp; </w:t>
            </w:r>
            <w:r w:rsidRPr="002A4F21">
              <w:rPr>
                <w:rFonts w:asciiTheme="majorBidi" w:hAnsiTheme="majorBidi" w:cstheme="majorBidi"/>
                <w:i/>
                <w:noProof/>
                <w:sz w:val="24"/>
                <w:szCs w:val="24"/>
                <w:lang w:val="id-ID"/>
              </w:rPr>
              <w:t>Caniago, 2012)</w:t>
            </w:r>
            <w:r>
              <w:rPr>
                <w:rFonts w:asciiTheme="majorBidi" w:hAnsiTheme="majorBidi" w:cstheme="majorBidi"/>
                <w:i/>
                <w:iCs/>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Jenis data yang digunakan dalam penelitian ini menggunakan data kualitatif dan kuantitatif. Pengumpulan data yang dilakukan dalam penelitian ini adalah dengan membagikan kuesioner kepada keseluruhan pegawai bank syariah di bandar lampung yang terdiri dari: Bank Muamalat, Bank Syariah Mandiri, BNI Syariah, BRI Syariah dan Bank Syariah Bandar Lampung yang </w:t>
            </w:r>
            <w:r w:rsidRPr="00FE1B76">
              <w:rPr>
                <w:rFonts w:asciiTheme="majorBidi" w:hAnsiTheme="majorBidi" w:cstheme="majorBidi"/>
                <w:sz w:val="24"/>
                <w:szCs w:val="24"/>
                <w:lang w:val="id-ID"/>
              </w:rPr>
              <w:lastRenderedPageBreak/>
              <w:t xml:space="preserve">berjumlah 149 responden. </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Hasil dari penelitian dalam jurnal ini membuktikan bahwa Etika Kerja Islami (IWE) memiliki pengaruh secara langsung terhadap motivasi intrinsik, kepuasan kerja, komitmen organisasi, dan kepuasan kerja, IWE dan komitmen organisasi san kerja dimoderasi juga oleh motivasi intrinsik dan kepuasan kerja.</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12</w:t>
            </w:r>
          </w:p>
        </w:tc>
        <w:tc>
          <w:tcPr>
            <w:tcW w:w="1747" w:type="dxa"/>
          </w:tcPr>
          <w:p w:rsidR="007B53A5" w:rsidRPr="00FE1B76" w:rsidRDefault="007B53A5" w:rsidP="00420195">
            <w:pPr>
              <w:pStyle w:val="ListParagraph"/>
              <w:spacing w:line="360" w:lineRule="auto"/>
              <w:ind w:left="0"/>
              <w:rPr>
                <w:rFonts w:asciiTheme="majorBidi" w:hAnsiTheme="majorBidi" w:cstheme="majorBidi"/>
                <w:i/>
                <w:iCs/>
                <w:sz w:val="24"/>
                <w:szCs w:val="24"/>
                <w:lang w:val="id-ID"/>
              </w:rPr>
            </w:pPr>
            <w:r w:rsidRPr="00FE1B76">
              <w:rPr>
                <w:rFonts w:asciiTheme="majorBidi" w:hAnsiTheme="majorBidi" w:cstheme="majorBidi"/>
                <w:i/>
                <w:iCs/>
                <w:sz w:val="24"/>
                <w:szCs w:val="24"/>
                <w:lang w:val="id-ID"/>
              </w:rPr>
              <w:t>Effect of Motivation, Leadership, and Organizational Culture on Satisfaction and Employee Performance</w:t>
            </w:r>
          </w:p>
          <w:p w:rsidR="007B53A5" w:rsidRPr="00FE1B76" w:rsidRDefault="007B53A5" w:rsidP="00420195">
            <w:pPr>
              <w:pStyle w:val="ListParagraph"/>
              <w:spacing w:line="360" w:lineRule="auto"/>
              <w:ind w:left="0"/>
              <w:rPr>
                <w:rFonts w:asciiTheme="majorBidi" w:hAnsiTheme="majorBidi" w:cstheme="majorBidi"/>
                <w:i/>
                <w:iCs/>
                <w:sz w:val="24"/>
                <w:szCs w:val="24"/>
                <w:lang w:val="id-ID"/>
              </w:rPr>
            </w:pPr>
          </w:p>
          <w:p w:rsidR="007B53A5" w:rsidRPr="002A4F21" w:rsidRDefault="002A4F21" w:rsidP="00420195">
            <w:pPr>
              <w:pStyle w:val="ListParagraph"/>
              <w:spacing w:line="360" w:lineRule="auto"/>
              <w:ind w:left="0"/>
              <w:rPr>
                <w:rFonts w:asciiTheme="majorBidi" w:hAnsiTheme="majorBidi" w:cstheme="majorBidi"/>
                <w:i/>
                <w:iCs/>
                <w:sz w:val="24"/>
                <w:szCs w:val="24"/>
                <w:lang w:val="id-ID"/>
              </w:rPr>
            </w:pPr>
            <w:r w:rsidRPr="002A4F21">
              <w:rPr>
                <w:rFonts w:asciiTheme="majorBidi" w:hAnsiTheme="majorBidi" w:cstheme="majorBidi"/>
                <w:i/>
                <w:iCs/>
                <w:sz w:val="24"/>
                <w:szCs w:val="24"/>
                <w:lang w:val="id-ID"/>
              </w:rPr>
              <w:fldChar w:fldCharType="begin" w:fldLock="1"/>
            </w:r>
            <w:r>
              <w:rPr>
                <w:rFonts w:asciiTheme="majorBidi" w:hAnsiTheme="majorBidi" w:cstheme="majorBidi"/>
                <w:i/>
                <w:iCs/>
                <w:sz w:val="24"/>
                <w:szCs w:val="24"/>
                <w:lang w:val="id-ID"/>
              </w:rPr>
              <w:instrText>ADDIN CSL_CITATION {"citationItems":[{"id":"ITEM-1","itemData":{"DOI":"10.13106/JAFEB.2020.VOL7.NO8.577","ISSN":"22884645","abstract":"The study investigates by empirical methods the effect of motivation, leadership, and organizational culture on job satisfaction, and employee performance at Wahana Resources Ltd North Seram District, Central Maluku Regency, Indonesia. This examination intends to be a critical review for academics researching the field of human resources management (HRM). The study's sample consisted of 155 employees who were selected using the Proportionate Stratified Random Sampling method. At the same time, data were collected using a questionnaire and then analyzed using the Structural Equation Modeling on Amos. The results of data analysis showed that work motivation and organizational culture had a positive and significant effect on performance, but did not significantly influence employee job satisfaction. While leadership has a substantial impact on employee job satisfaction, it does not affect performance. The results of testing the coefficient of determination show that job satisfaction is influenced for 57.4% by motivation, leadership, and culture variables, while employee performance variables are influenced for 73.5% by motivation, leadership, culture, and job satisfaction variables. Other factors outside this study influence the rest. Motivation, leadership, and organizational culture of employees need to be improved to increase job satisfaction. Invariably, if employee job satisfaction increases, employee performance will also increase.","author":[{"dropping-particle":"","family":"Paais","given":"Maartje","non-dropping-particle":"","parse-names":false,"suffix":""},{"dropping-particle":"","family":"Pattiruhu","given":"Jozef R.","non-dropping-particle":"","parse-names":false,"suffix":""}],"container-title":"Journal of Asian Finance, Economics and Business","id":"ITEM-1","issue":"8","issued":{"date-parts":[["2020"]]},"page":"577-588","title":"Effect of Motivation, Leadership, and Organizational Culture on Satisfaction and Employee Performance","type":"article-journal","volume":"7"},"uris":["http://www.mendeley.com/documents/?uuid=0c598ad9-b160-4801-870e-5a2510b77b19"]}],"mendeley":{"formattedCitation":"(Paais &amp; Pattiruhu, 2020)","plainTextFormattedCitation":"(Paais &amp; Pattiruhu, 2020)","previouslyFormattedCitation":"(Paais &amp; Pattiruhu, 2020)"},"properties":{"noteIndex":0},"schema":"https://github.com/citation-style-language/schema/raw/master/csl-citation.json"}</w:instrText>
            </w:r>
            <w:r w:rsidRPr="002A4F21">
              <w:rPr>
                <w:rFonts w:asciiTheme="majorBidi" w:hAnsiTheme="majorBidi" w:cstheme="majorBidi"/>
                <w:i/>
                <w:iCs/>
                <w:sz w:val="24"/>
                <w:szCs w:val="24"/>
                <w:lang w:val="id-ID"/>
              </w:rPr>
              <w:fldChar w:fldCharType="separate"/>
            </w:r>
            <w:r w:rsidRPr="002A4F21">
              <w:rPr>
                <w:rFonts w:asciiTheme="majorBidi" w:hAnsiTheme="majorBidi" w:cstheme="majorBidi"/>
                <w:i/>
                <w:iCs/>
                <w:noProof/>
                <w:sz w:val="24"/>
                <w:szCs w:val="24"/>
                <w:lang w:val="id-ID"/>
              </w:rPr>
              <w:t>(Paais &amp; Pattiruhu, 2020)</w:t>
            </w:r>
            <w:r w:rsidRPr="002A4F21">
              <w:rPr>
                <w:rFonts w:asciiTheme="majorBidi" w:hAnsiTheme="majorBidi" w:cstheme="majorBidi"/>
                <w:i/>
                <w:iCs/>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Subjek penelitian adalah seluruh karyawan Wahana Resource Ltd, kecamatan Seram Utara, Kabupaten Maluku Tengahyang berjumlah 430 orang yang terdiri dari 244 karyawan tetap dan 186 karyawan tidak tetap. Jenis data yang digunakan dalam penelitian ini menggunakan data kualitatif dan kuantitatif.pengumpulan data menggunakan kuesioner</w:t>
            </w:r>
          </w:p>
        </w:tc>
        <w:tc>
          <w:tcPr>
            <w:tcW w:w="2585" w:type="dxa"/>
          </w:tcPr>
          <w:p w:rsidR="007B53A5" w:rsidRPr="00FE1B76" w:rsidRDefault="007B53A5" w:rsidP="00420195">
            <w:pPr>
              <w:autoSpaceDE w:val="0"/>
              <w:autoSpaceDN w:val="0"/>
              <w:adjustRightInd w:val="0"/>
              <w:spacing w:line="360" w:lineRule="auto"/>
              <w:rPr>
                <w:rFonts w:asciiTheme="majorBidi" w:eastAsia="Yu Gothic UI" w:hAnsiTheme="majorBidi" w:cstheme="majorBidi"/>
                <w:color w:val="171615"/>
                <w:sz w:val="24"/>
                <w:szCs w:val="24"/>
              </w:rPr>
            </w:pPr>
            <w:r w:rsidRPr="00FE1B76">
              <w:rPr>
                <w:rFonts w:asciiTheme="majorBidi" w:eastAsia="Yu Gothic UI" w:hAnsiTheme="majorBidi" w:cstheme="majorBidi"/>
                <w:color w:val="171615"/>
                <w:sz w:val="24"/>
                <w:szCs w:val="24"/>
              </w:rPr>
              <w:t>Studi ini telah</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enunjukkan bahwa</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beberapa variabel</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dependen memiliki per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penting dalam</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empengaruh</w:t>
            </w:r>
            <w:r w:rsidRPr="00FE1B76">
              <w:rPr>
                <w:rFonts w:asciiTheme="majorBidi" w:eastAsia="Yu Gothic UI" w:hAnsiTheme="majorBidi" w:cstheme="majorBidi"/>
                <w:color w:val="171615"/>
                <w:sz w:val="24"/>
                <w:szCs w:val="24"/>
                <w:lang w:val="id-ID"/>
              </w:rPr>
              <w:t xml:space="preserve">i </w:t>
            </w:r>
            <w:r w:rsidRPr="00FE1B76">
              <w:rPr>
                <w:rFonts w:asciiTheme="majorBidi" w:eastAsia="Yu Gothic UI" w:hAnsiTheme="majorBidi" w:cstheme="majorBidi"/>
                <w:color w:val="171615"/>
                <w:sz w:val="24"/>
                <w:szCs w:val="24"/>
              </w:rPr>
              <w:t>kinerja dan kepuasan kerja. Stud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ini juga menambahk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pertimbangan empiris</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dalam keilmu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anajemen tentang</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aspek motivas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kepemimpinan d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pengaruhnya yang</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enguntungkan bag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organisasi. Dalam</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banyak kajian teor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anajemen sumber daya manusia, karyaw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erupak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aset berharga yang harus dijaga oleh perusahaan atau</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organisasi karena</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erupakan ujung tombak</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dari proses</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 xml:space="preserve">produksi. Penelitian ini juga memperkaya </w:t>
            </w:r>
            <w:r w:rsidRPr="00FE1B76">
              <w:rPr>
                <w:rFonts w:asciiTheme="majorBidi" w:eastAsia="Yu Gothic UI" w:hAnsiTheme="majorBidi" w:cstheme="majorBidi"/>
                <w:color w:val="171615"/>
                <w:sz w:val="24"/>
                <w:szCs w:val="24"/>
              </w:rPr>
              <w:lastRenderedPageBreak/>
              <w:t>hasil peneliti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sebelumnya yang relevan dengan studi kasus in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Komposis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motivasi sebagai faktor pendorong dalam meningkatkan</w:t>
            </w:r>
          </w:p>
          <w:p w:rsidR="007B53A5" w:rsidRPr="00FE1B76" w:rsidRDefault="007B53A5" w:rsidP="00420195">
            <w:pPr>
              <w:autoSpaceDE w:val="0"/>
              <w:autoSpaceDN w:val="0"/>
              <w:adjustRightInd w:val="0"/>
              <w:spacing w:line="360" w:lineRule="auto"/>
              <w:rPr>
                <w:rFonts w:asciiTheme="majorBidi" w:eastAsia="Yu Gothic UI" w:hAnsiTheme="majorBidi" w:cstheme="majorBidi"/>
                <w:color w:val="171615"/>
                <w:sz w:val="24"/>
                <w:szCs w:val="24"/>
              </w:rPr>
            </w:pPr>
            <w:r w:rsidRPr="00FE1B76">
              <w:rPr>
                <w:rFonts w:asciiTheme="majorBidi" w:eastAsia="Yu Gothic UI" w:hAnsiTheme="majorBidi" w:cstheme="majorBidi"/>
                <w:color w:val="171615"/>
                <w:sz w:val="24"/>
                <w:szCs w:val="24"/>
              </w:rPr>
              <w:t>kinerja dan kepuasan karyawan tidak terlepas dari peran</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pimpinan untuk mengubah suasana organisasi menjadi</w:t>
            </w:r>
            <w:r w:rsidRPr="00FE1B76">
              <w:rPr>
                <w:rFonts w:asciiTheme="majorBidi" w:eastAsia="Yu Gothic UI" w:hAnsiTheme="majorBidi" w:cstheme="majorBidi"/>
                <w:color w:val="171615"/>
                <w:sz w:val="24"/>
                <w:szCs w:val="24"/>
                <w:lang w:val="id-ID"/>
              </w:rPr>
              <w:t xml:space="preserve"> </w:t>
            </w:r>
            <w:r w:rsidRPr="00FE1B76">
              <w:rPr>
                <w:rFonts w:asciiTheme="majorBidi" w:eastAsia="Yu Gothic UI" w:hAnsiTheme="majorBidi" w:cstheme="majorBidi"/>
                <w:color w:val="171615"/>
                <w:sz w:val="24"/>
                <w:szCs w:val="24"/>
              </w:rPr>
              <w:t>lebih optimal dan profesional.</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13</w:t>
            </w:r>
          </w:p>
        </w:tc>
        <w:tc>
          <w:tcPr>
            <w:tcW w:w="1747" w:type="dxa"/>
          </w:tcPr>
          <w:p w:rsidR="007B53A5" w:rsidRPr="00FE1B76" w:rsidRDefault="007B53A5" w:rsidP="00420195">
            <w:pPr>
              <w:pStyle w:val="ListParagraph"/>
              <w:spacing w:line="360" w:lineRule="auto"/>
              <w:ind w:left="0"/>
              <w:rPr>
                <w:rFonts w:asciiTheme="majorBidi" w:hAnsiTheme="majorBidi" w:cstheme="majorBidi"/>
                <w:i/>
                <w:iCs/>
                <w:sz w:val="24"/>
                <w:szCs w:val="24"/>
                <w:lang w:val="id-ID"/>
              </w:rPr>
            </w:pPr>
            <w:r w:rsidRPr="00FE1B76">
              <w:rPr>
                <w:rFonts w:asciiTheme="majorBidi" w:hAnsiTheme="majorBidi" w:cstheme="majorBidi"/>
                <w:i/>
                <w:iCs/>
                <w:sz w:val="24"/>
                <w:szCs w:val="24"/>
                <w:lang w:val="id-ID"/>
              </w:rPr>
              <w:t>The Influence of Work Training, Competence And Discipline of Work on Employee Performance In PT. Lestarindo Perkasa</w:t>
            </w:r>
          </w:p>
          <w:p w:rsidR="007B53A5" w:rsidRPr="00FE1B76" w:rsidRDefault="007B53A5" w:rsidP="00420195">
            <w:pPr>
              <w:pStyle w:val="ListParagraph"/>
              <w:spacing w:line="360" w:lineRule="auto"/>
              <w:ind w:left="0"/>
              <w:rPr>
                <w:rFonts w:asciiTheme="majorBidi" w:hAnsiTheme="majorBidi" w:cstheme="majorBidi"/>
                <w:i/>
                <w:iCs/>
                <w:sz w:val="24"/>
                <w:szCs w:val="24"/>
                <w:lang w:val="id-ID"/>
              </w:rPr>
            </w:pPr>
          </w:p>
          <w:p w:rsidR="007B53A5" w:rsidRPr="002A4F21" w:rsidRDefault="002A4F21" w:rsidP="00420195">
            <w:pPr>
              <w:pStyle w:val="ListParagraph"/>
              <w:spacing w:line="360" w:lineRule="auto"/>
              <w:ind w:left="0"/>
              <w:rPr>
                <w:rFonts w:asciiTheme="majorBidi" w:hAnsiTheme="majorBidi" w:cstheme="majorBidi"/>
                <w:i/>
                <w:iCs/>
                <w:sz w:val="24"/>
                <w:szCs w:val="24"/>
                <w:lang w:val="id-ID"/>
              </w:rPr>
            </w:pPr>
            <w:r w:rsidRPr="002A4F21">
              <w:rPr>
                <w:rFonts w:asciiTheme="majorBidi" w:hAnsiTheme="majorBidi" w:cstheme="majorBidi"/>
                <w:i/>
                <w:iCs/>
                <w:sz w:val="24"/>
                <w:szCs w:val="24"/>
                <w:lang w:val="id-ID"/>
              </w:rPr>
              <w:fldChar w:fldCharType="begin" w:fldLock="1"/>
            </w:r>
            <w:r>
              <w:rPr>
                <w:rFonts w:asciiTheme="majorBidi" w:hAnsiTheme="majorBidi" w:cstheme="majorBidi"/>
                <w:i/>
                <w:iCs/>
                <w:sz w:val="24"/>
                <w:szCs w:val="24"/>
                <w:lang w:val="id-ID"/>
              </w:rPr>
              <w:instrText>ADDIN CSL_CITATION {"citationItems":[{"id":"ITEM-1","itemData":{"author":[{"dropping-particle":"","family":"Esthi","given":"Rani Bimanti","non-dropping-particle":"","parse-names":false,"suffix":""}],"container-title":"Jurnal Riset E-issn, Pendidikan Terhadap, Kerja Karyawan, Kinerja Pt, D I","id":"ITEM-1","issued":{"date-parts":[["2020"]]},"title":"Pengaruh pelatihan kerja, kompetensi dan disiplin kerja terhadap kinerja karyawan di pt. lestarindo perkasa","type":"article-journal"},"uris":["http://www.mendeley.com/documents/?uuid=c8fc2327-f899-423c-9770-35e9ad4d97b1"]}],"mendeley":{"formattedCitation":"(Esthi, 2020)","plainTextFormattedCitation":"(Esthi, 2020)","previouslyFormattedCitation":"(Esthi, 2020)"},"properties":{"noteIndex":0},"schema":"https://github.com/citation-style-language/schema/raw/master/csl-citation.json"}</w:instrText>
            </w:r>
            <w:r w:rsidRPr="002A4F21">
              <w:rPr>
                <w:rFonts w:asciiTheme="majorBidi" w:hAnsiTheme="majorBidi" w:cstheme="majorBidi"/>
                <w:i/>
                <w:iCs/>
                <w:sz w:val="24"/>
                <w:szCs w:val="24"/>
                <w:lang w:val="id-ID"/>
              </w:rPr>
              <w:fldChar w:fldCharType="separate"/>
            </w:r>
            <w:r w:rsidRPr="002A4F21">
              <w:rPr>
                <w:rFonts w:asciiTheme="majorBidi" w:hAnsiTheme="majorBidi" w:cstheme="majorBidi"/>
                <w:i/>
                <w:iCs/>
                <w:noProof/>
                <w:sz w:val="24"/>
                <w:szCs w:val="24"/>
                <w:lang w:val="id-ID"/>
              </w:rPr>
              <w:t>(Esthi, 2020)</w:t>
            </w:r>
            <w:r w:rsidRPr="002A4F21">
              <w:rPr>
                <w:rFonts w:asciiTheme="majorBidi" w:hAnsiTheme="majorBidi" w:cstheme="majorBidi"/>
                <w:i/>
                <w:iCs/>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 xml:space="preserve">Jenis data yang digunakan dalam penelitian ini menggunakan data kualitatif dan kuantitatif. Metode analisa yang digunakan yaitu uji validitas, uji reliabilitas, uji asumsi klasik, uji regresi linier berganda, dan uji hipotesis dengan menggunakan data dari kuesioner yang dibagikan kepada responden, responden </w:t>
            </w:r>
            <w:r w:rsidRPr="00FE1B76">
              <w:rPr>
                <w:rFonts w:asciiTheme="majorBidi" w:hAnsiTheme="majorBidi" w:cstheme="majorBidi"/>
                <w:sz w:val="24"/>
                <w:szCs w:val="24"/>
                <w:lang w:val="id-ID"/>
              </w:rPr>
              <w:lastRenderedPageBreak/>
              <w:t>tersebut adalah seluruh karyawan di PT Lestarindo Perkasa yang berjumlah 75 orang</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Hasil penelitian menyatakan bahwa kerja praktek, kompetensi dan disiplin kerja memiliki pengaruh positif terhadap kinerja karyawan</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14</w:t>
            </w:r>
          </w:p>
        </w:tc>
        <w:tc>
          <w:tcPr>
            <w:tcW w:w="1747" w:type="dxa"/>
          </w:tcPr>
          <w:p w:rsidR="007B53A5" w:rsidRPr="00FE1B76" w:rsidRDefault="007B53A5" w:rsidP="00420195">
            <w:pPr>
              <w:pStyle w:val="ListParagraph"/>
              <w:spacing w:line="360" w:lineRule="auto"/>
              <w:ind w:left="0"/>
              <w:rPr>
                <w:rFonts w:asciiTheme="majorBidi" w:hAnsiTheme="majorBidi" w:cstheme="majorBidi"/>
                <w:i/>
                <w:iCs/>
                <w:sz w:val="24"/>
                <w:szCs w:val="24"/>
                <w:lang w:val="id-ID"/>
              </w:rPr>
            </w:pPr>
            <w:r w:rsidRPr="00FE1B76">
              <w:rPr>
                <w:rFonts w:asciiTheme="majorBidi" w:hAnsiTheme="majorBidi" w:cstheme="majorBidi"/>
                <w:i/>
                <w:iCs/>
                <w:sz w:val="24"/>
                <w:szCs w:val="24"/>
                <w:lang w:val="id-ID"/>
              </w:rPr>
              <w:t>Effect of Leadership Style, Motivation and Work Discipline on Employee Performance in PT. ABC Makassar</w:t>
            </w:r>
          </w:p>
          <w:p w:rsidR="007B53A5" w:rsidRPr="00FE1B76" w:rsidRDefault="007B53A5" w:rsidP="00420195">
            <w:pPr>
              <w:pStyle w:val="ListParagraph"/>
              <w:spacing w:line="360" w:lineRule="auto"/>
              <w:ind w:left="0"/>
              <w:rPr>
                <w:rFonts w:asciiTheme="majorBidi" w:hAnsiTheme="majorBidi" w:cstheme="majorBidi"/>
                <w:i/>
                <w:iCs/>
                <w:sz w:val="24"/>
                <w:szCs w:val="24"/>
                <w:lang w:val="id-ID"/>
              </w:rPr>
            </w:pPr>
          </w:p>
          <w:p w:rsidR="007B53A5" w:rsidRPr="002A4F21" w:rsidRDefault="002A4F21" w:rsidP="00420195">
            <w:pPr>
              <w:pStyle w:val="ListParagraph"/>
              <w:spacing w:line="360" w:lineRule="auto"/>
              <w:ind w:left="0"/>
              <w:rPr>
                <w:rFonts w:asciiTheme="majorBidi" w:hAnsiTheme="majorBidi" w:cstheme="majorBidi"/>
                <w:i/>
                <w:iCs/>
                <w:sz w:val="24"/>
                <w:szCs w:val="24"/>
                <w:lang w:val="id-ID"/>
              </w:rPr>
            </w:pPr>
            <w:r w:rsidRPr="002A4F21">
              <w:rPr>
                <w:rFonts w:asciiTheme="majorBidi" w:hAnsiTheme="majorBidi" w:cstheme="majorBidi"/>
                <w:i/>
                <w:iCs/>
                <w:sz w:val="24"/>
                <w:szCs w:val="24"/>
                <w:lang w:val="id-ID"/>
              </w:rPr>
              <w:fldChar w:fldCharType="begin" w:fldLock="1"/>
            </w:r>
            <w:r>
              <w:rPr>
                <w:rFonts w:asciiTheme="majorBidi" w:hAnsiTheme="majorBidi" w:cstheme="majorBidi"/>
                <w:i/>
                <w:iCs/>
                <w:sz w:val="24"/>
                <w:szCs w:val="24"/>
                <w:lang w:val="id-ID"/>
              </w:rPr>
              <w:instrText>ADDIN CSL_CITATION {"citationItems":[{"id":"ITEM-1","itemData":{"DOI":"10.36418/ink.v1i2.19","ISSN":"2775-3913","abstract":"Tujuan penelitian ini adalah untuk mengetahui pengaruh gaya kepemimpinan, motivasi dan disiplin kerja terhadap kinerja karyawan. Metode penelitian ini menggunakan analisis desktrtif dengan pendekata korlasi. Hasil uji t diperoleh bahwa nilai thitung variabel motivasi (X2) memiliki nilai p-value sebesar 0,000 &lt;0,05 artinya signifikan, sedangkan thitung 7,287 &gt; dari ttabel 1,987 artinya signifikan. Hal tersebut berarti 7,287 (X2) motivasi secara parsial berpengaruh terhadap Kinerja Karyawan (Y). Besarnya pengaruh motivasi terhadap Kinerja karyawan adalah sebesar 37,6%. 3) Terdapat pengaruh disiplin terhadap Kinerja karyawan. Hasil uji t diperoleh bahwa nilai thitung variabel motivasi (X3) memiliki nilai p-value sebesar 0,000 &lt;0,05 artinya signifikan, sedangkan thitung 4,794 &gt; dari ttabel 1,987 artinya signifikan. Hal tersebut berarti 4,794 (X3) disiplin secara parsial berpengaruh terhadap Kinerja Karyawan (Y). Besarnya pengaruh disiplin terhadap Kinerja karyawan adalah sebesar 20,7%. 4) Terdapat pengaruh   yang signifikan antara Gaya Kepemimpinan (X1), Motivasi (X2) dan disiplin (X3) terhadap Kinerja Karyawan (Y) sebesar 0,739, hal ini menunjukkan bahwa keempat variabel tersebut mempunyai pengaruh   yang kuat berada pada batasan tafsiran nilai R antara  0,60 – 0,799.","author":[{"dropping-particle":"","family":"Prabowo","given":"Oxy Hendro","non-dropping-particle":"","parse-names":false,"suffix":""}],"container-title":"Inkubis : Jurnal Ekonomi dan Bisnis","id":"ITEM-1","issue":"2","issued":{"date-parts":[["2020"]]},"page":"110-126","title":"Pengaruh Gaya Kepemimpinan, Motivasi dan Disiplin Kerja terhadap Kinerja Karyawan.","type":"article-journal","volume":"1"},"uris":["http://www.mendeley.com/documents/?uuid=150fa538-1ba9-486c-91b1-7937fa9325c4"]}],"mendeley":{"formattedCitation":"(Prabowo, 2020)","plainTextFormattedCitation":"(Prabowo, 2020)","previouslyFormattedCitation":"(Prabowo, 2020)"},"properties":{"noteIndex":0},"schema":"https://github.com/citation-style-language/schema/raw/master/csl-citation.json"}</w:instrText>
            </w:r>
            <w:r w:rsidRPr="002A4F21">
              <w:rPr>
                <w:rFonts w:asciiTheme="majorBidi" w:hAnsiTheme="majorBidi" w:cstheme="majorBidi"/>
                <w:i/>
                <w:iCs/>
                <w:sz w:val="24"/>
                <w:szCs w:val="24"/>
                <w:lang w:val="id-ID"/>
              </w:rPr>
              <w:fldChar w:fldCharType="separate"/>
            </w:r>
            <w:r w:rsidRPr="002A4F21">
              <w:rPr>
                <w:rFonts w:asciiTheme="majorBidi" w:hAnsiTheme="majorBidi" w:cstheme="majorBidi"/>
                <w:i/>
                <w:iCs/>
                <w:noProof/>
                <w:sz w:val="24"/>
                <w:szCs w:val="24"/>
                <w:lang w:val="id-ID"/>
              </w:rPr>
              <w:t>(Prabowo, 2020)</w:t>
            </w:r>
            <w:r w:rsidRPr="002A4F21">
              <w:rPr>
                <w:rFonts w:asciiTheme="majorBidi" w:hAnsiTheme="majorBidi" w:cstheme="majorBidi"/>
                <w:i/>
                <w:iCs/>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Jenis data yang digunakan dalam penelitian ini menggunakan data kualitatif dan kuantitatif. Penelitian ini menggunakan karyawan PT. ABC Makassar yang berjumlah 50 orang untuk mengisi kuesioner sebagai respondennya, dan ditambah 30 orang yang berada diluar sampel yang diambil dari objek perusahaan yang sejenis. 30 orang responden tersebut digunakan untuk melakukan uji validitas dan uji reliabilitas</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Hasil penelitian ini menunjukkan bahwa karyawan PT. ABC Makassar memiliki motivasi kerja yang baik, tingkat disiplin kerja yang baik dan kinerja yang cukup baik.</w:t>
            </w:r>
          </w:p>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Gaya kepemimpinan, motivasi dan disiplin kerja secara simultan berpengaruh terhadap kinerja karyawan PT. ABC Makassar</w:t>
            </w:r>
          </w:p>
        </w:tc>
      </w:tr>
      <w:tr w:rsidR="002A4F21" w:rsidRPr="00FE1B76" w:rsidTr="00782632">
        <w:tc>
          <w:tcPr>
            <w:tcW w:w="513"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t>15</w:t>
            </w:r>
          </w:p>
        </w:tc>
        <w:tc>
          <w:tcPr>
            <w:tcW w:w="1747" w:type="dxa"/>
          </w:tcPr>
          <w:p w:rsidR="007B53A5" w:rsidRPr="00FE1B76" w:rsidRDefault="007B53A5" w:rsidP="00420195">
            <w:pPr>
              <w:pStyle w:val="ListParagraph"/>
              <w:spacing w:line="360" w:lineRule="auto"/>
              <w:ind w:left="0"/>
              <w:rPr>
                <w:rFonts w:asciiTheme="majorBidi" w:hAnsiTheme="majorBidi" w:cstheme="majorBidi"/>
                <w:i/>
                <w:iCs/>
                <w:sz w:val="24"/>
                <w:szCs w:val="24"/>
                <w:lang w:val="id-ID"/>
              </w:rPr>
            </w:pPr>
            <w:r w:rsidRPr="00FE1B76">
              <w:rPr>
                <w:rFonts w:asciiTheme="majorBidi" w:hAnsiTheme="majorBidi" w:cstheme="majorBidi"/>
                <w:i/>
                <w:iCs/>
                <w:sz w:val="24"/>
                <w:szCs w:val="24"/>
                <w:lang w:val="id-ID"/>
              </w:rPr>
              <w:t xml:space="preserve">Effect of Work Safety and Work Healthy Towards Employee’s </w:t>
            </w:r>
            <w:r w:rsidRPr="00FE1B76">
              <w:rPr>
                <w:rFonts w:asciiTheme="majorBidi" w:hAnsiTheme="majorBidi" w:cstheme="majorBidi"/>
                <w:i/>
                <w:iCs/>
                <w:sz w:val="24"/>
                <w:szCs w:val="24"/>
                <w:lang w:val="id-ID"/>
              </w:rPr>
              <w:lastRenderedPageBreak/>
              <w:t>Productivityin PT. Sisirau Aceh Tamiang</w:t>
            </w:r>
          </w:p>
          <w:p w:rsidR="007B53A5" w:rsidRPr="00FE1B76" w:rsidRDefault="007B53A5" w:rsidP="00420195">
            <w:pPr>
              <w:pStyle w:val="ListParagraph"/>
              <w:spacing w:line="360" w:lineRule="auto"/>
              <w:ind w:left="0"/>
              <w:rPr>
                <w:rFonts w:asciiTheme="majorBidi" w:hAnsiTheme="majorBidi" w:cstheme="majorBidi"/>
                <w:i/>
                <w:iCs/>
                <w:sz w:val="24"/>
                <w:szCs w:val="24"/>
                <w:lang w:val="id-ID"/>
              </w:rPr>
            </w:pPr>
          </w:p>
          <w:p w:rsidR="007B53A5" w:rsidRPr="002A4F21" w:rsidRDefault="002A4F21" w:rsidP="00420195">
            <w:pPr>
              <w:pStyle w:val="ListParagraph"/>
              <w:spacing w:line="360" w:lineRule="auto"/>
              <w:ind w:left="0"/>
              <w:rPr>
                <w:rFonts w:asciiTheme="majorBidi" w:hAnsiTheme="majorBidi" w:cstheme="majorBidi"/>
                <w:i/>
                <w:iCs/>
                <w:sz w:val="24"/>
                <w:szCs w:val="24"/>
                <w:lang w:val="id-ID"/>
              </w:rPr>
            </w:pPr>
            <w:r w:rsidRPr="002A4F21">
              <w:rPr>
                <w:rFonts w:asciiTheme="majorBidi" w:hAnsiTheme="majorBidi" w:cstheme="majorBidi"/>
                <w:i/>
                <w:iCs/>
                <w:sz w:val="24"/>
                <w:szCs w:val="24"/>
                <w:lang w:val="id-ID"/>
              </w:rPr>
              <w:fldChar w:fldCharType="begin" w:fldLock="1"/>
            </w:r>
            <w:r w:rsidR="001E30EC">
              <w:rPr>
                <w:rFonts w:asciiTheme="majorBidi" w:hAnsiTheme="majorBidi" w:cstheme="majorBidi"/>
                <w:i/>
                <w:iCs/>
                <w:sz w:val="24"/>
                <w:szCs w:val="24"/>
                <w:lang w:val="id-ID"/>
              </w:rPr>
              <w:instrText>ADDIN CSL_CITATION {"citationItems":[{"id":"ITEM-1","itemData":{"author":[{"dropping-particle":"","family":"Manurung","given":"Siti Aminah","non-dropping-particle":"","parse-names":false,"suffix":""}],"id":"ITEM-1","issued":{"date-parts":[["2020"]]},"page":"753-760","title":"Pengaruh Keselamatan Kerja Dan Lembur (Overtime) Terhadap Produktivitas Karyawan Pada Pt. Ssn","type":"article-journal"},"uris":["http://www.mendeley.com/documents/?uuid=da3909ce-b156-4425-ab24-adb10f5a4655"]}],"mendeley":{"formattedCitation":"(Manurung, 2020)","plainTextFormattedCitation":"(Manurung, 2020)","previouslyFormattedCitation":"(Manurung, 2020)"},"properties":{"noteIndex":0},"schema":"https://github.com/citation-style-language/schema/raw/master/csl-citation.json"}</w:instrText>
            </w:r>
            <w:r w:rsidRPr="002A4F21">
              <w:rPr>
                <w:rFonts w:asciiTheme="majorBidi" w:hAnsiTheme="majorBidi" w:cstheme="majorBidi"/>
                <w:i/>
                <w:iCs/>
                <w:sz w:val="24"/>
                <w:szCs w:val="24"/>
                <w:lang w:val="id-ID"/>
              </w:rPr>
              <w:fldChar w:fldCharType="separate"/>
            </w:r>
            <w:r w:rsidRPr="002A4F21">
              <w:rPr>
                <w:rFonts w:asciiTheme="majorBidi" w:hAnsiTheme="majorBidi" w:cstheme="majorBidi"/>
                <w:i/>
                <w:iCs/>
                <w:noProof/>
                <w:sz w:val="24"/>
                <w:szCs w:val="24"/>
                <w:lang w:val="id-ID"/>
              </w:rPr>
              <w:t>(Manurung, 2020)</w:t>
            </w:r>
            <w:r w:rsidRPr="002A4F21">
              <w:rPr>
                <w:rFonts w:asciiTheme="majorBidi" w:hAnsiTheme="majorBidi" w:cstheme="majorBidi"/>
                <w:i/>
                <w:iCs/>
                <w:sz w:val="24"/>
                <w:szCs w:val="24"/>
                <w:lang w:val="id-ID"/>
              </w:rPr>
              <w:fldChar w:fldCharType="end"/>
            </w:r>
          </w:p>
        </w:tc>
        <w:tc>
          <w:tcPr>
            <w:tcW w:w="2589"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Jenis data yang digunakan dalam penelitian ini menggunakan data kualitatif dan </w:t>
            </w:r>
            <w:r w:rsidRPr="00FE1B76">
              <w:rPr>
                <w:rFonts w:asciiTheme="majorBidi" w:hAnsiTheme="majorBidi" w:cstheme="majorBidi"/>
                <w:sz w:val="24"/>
                <w:szCs w:val="24"/>
                <w:lang w:val="id-ID"/>
              </w:rPr>
              <w:lastRenderedPageBreak/>
              <w:t>kuantitatif. Populasi dalam penelitian ini yaitu karyawan bagian produksi pada PT. Sisirau Aceh Tamiang yang berjumlah 45 karyawan, 45 karyawan tersebut pula yang dijadikan sampel dalam penelitian ini, karena dalam penelitian ini pengambilan sampel menggunakan teknik Nonprobability sampling. Sumber data diperoleh dengan cara observasi, wawancara dan penyebaran kuesioner kepada responden atau karyawan PT Sisirau Aceh Tamiang yang digunakan sebagai sampel. Metode analisis yang digunakan adalah analisis linier berganda.</w:t>
            </w:r>
          </w:p>
        </w:tc>
        <w:tc>
          <w:tcPr>
            <w:tcW w:w="2585" w:type="dxa"/>
          </w:tcPr>
          <w:p w:rsidR="007B53A5" w:rsidRPr="00FE1B76" w:rsidRDefault="007B53A5" w:rsidP="00420195">
            <w:pPr>
              <w:pStyle w:val="ListParagraph"/>
              <w:spacing w:line="360" w:lineRule="auto"/>
              <w:ind w:left="0"/>
              <w:rPr>
                <w:rFonts w:asciiTheme="majorBidi" w:hAnsiTheme="majorBidi" w:cstheme="majorBidi"/>
                <w:sz w:val="24"/>
                <w:szCs w:val="24"/>
                <w:lang w:val="id-ID"/>
              </w:rPr>
            </w:pPr>
            <w:r w:rsidRPr="00FE1B76">
              <w:rPr>
                <w:rFonts w:asciiTheme="majorBidi" w:hAnsiTheme="majorBidi" w:cstheme="majorBidi"/>
                <w:sz w:val="24"/>
                <w:szCs w:val="24"/>
                <w:lang w:val="id-ID"/>
              </w:rPr>
              <w:lastRenderedPageBreak/>
              <w:t xml:space="preserve">Kesimpulan dalam penelitian ini adalah tingkat keselamatan kerja berpengaruh positif terhadap </w:t>
            </w:r>
            <w:r w:rsidRPr="00FE1B76">
              <w:rPr>
                <w:rFonts w:asciiTheme="majorBidi" w:hAnsiTheme="majorBidi" w:cstheme="majorBidi"/>
                <w:sz w:val="24"/>
                <w:szCs w:val="24"/>
                <w:lang w:val="id-ID"/>
              </w:rPr>
              <w:lastRenderedPageBreak/>
              <w:t>produktivitas kerja karyawan jika upaya peningkatan keselamatan kerja naik satu satuan. Begitu pula dengan tingkat kesehatan kerja terdapat pengaruh positif terhadap produktivitas kerja karyawan jika upaya peningkatan kesehatan naik satu satuan.</w:t>
            </w:r>
          </w:p>
        </w:tc>
      </w:tr>
    </w:tbl>
    <w:p w:rsidR="00665343" w:rsidRDefault="00665343" w:rsidP="00B07DBE">
      <w:pPr>
        <w:spacing w:after="160" w:line="259" w:lineRule="auto"/>
        <w:rPr>
          <w:rFonts w:asciiTheme="majorBidi" w:hAnsiTheme="majorBidi" w:cstheme="majorBidi"/>
          <w:b/>
          <w:bCs/>
          <w:sz w:val="24"/>
          <w:szCs w:val="24"/>
          <w:lang w:val="id-ID"/>
        </w:rPr>
      </w:pPr>
    </w:p>
    <w:p w:rsidR="000B0854" w:rsidRPr="00FE1B76" w:rsidRDefault="000B0854" w:rsidP="00665343">
      <w:pPr>
        <w:spacing w:after="160" w:line="259" w:lineRule="auto"/>
        <w:rPr>
          <w:rFonts w:asciiTheme="majorBidi" w:hAnsiTheme="majorBidi" w:cstheme="majorBidi"/>
          <w:b/>
          <w:bCs/>
          <w:sz w:val="24"/>
          <w:szCs w:val="24"/>
          <w:lang w:val="id-ID"/>
        </w:rPr>
      </w:pPr>
    </w:p>
    <w:p w:rsidR="00E0349D" w:rsidRPr="00FE1B76" w:rsidRDefault="00E0349D" w:rsidP="006A596D">
      <w:pPr>
        <w:pStyle w:val="Heading2"/>
        <w:numPr>
          <w:ilvl w:val="0"/>
          <w:numId w:val="40"/>
        </w:numPr>
        <w:spacing w:line="480" w:lineRule="auto"/>
        <w:ind w:left="426"/>
        <w:rPr>
          <w:rFonts w:asciiTheme="majorBidi" w:hAnsiTheme="majorBidi"/>
          <w:i w:val="0"/>
          <w:iCs w:val="0"/>
          <w:sz w:val="24"/>
          <w:szCs w:val="24"/>
          <w:lang w:val="id-ID"/>
        </w:rPr>
      </w:pPr>
      <w:bookmarkStart w:id="23" w:name="_Toc94640436"/>
      <w:r w:rsidRPr="00FE1B76">
        <w:rPr>
          <w:rFonts w:asciiTheme="majorBidi" w:hAnsiTheme="majorBidi"/>
          <w:i w:val="0"/>
          <w:iCs w:val="0"/>
          <w:sz w:val="24"/>
          <w:szCs w:val="24"/>
          <w:lang w:val="id-ID"/>
        </w:rPr>
        <w:lastRenderedPageBreak/>
        <w:t>Kerangka Pemikiran</w:t>
      </w:r>
      <w:bookmarkEnd w:id="23"/>
    </w:p>
    <w:p w:rsidR="00E0349D" w:rsidRPr="00FE1B76" w:rsidRDefault="00E0349D" w:rsidP="00313075">
      <w:pPr>
        <w:pStyle w:val="ListParagraph"/>
        <w:spacing w:line="480" w:lineRule="auto"/>
        <w:ind w:left="426" w:firstLine="720"/>
        <w:rPr>
          <w:rFonts w:asciiTheme="majorBidi" w:hAnsiTheme="majorBidi" w:cstheme="majorBidi"/>
          <w:sz w:val="24"/>
          <w:szCs w:val="24"/>
          <w:lang w:val="id-ID"/>
        </w:rPr>
      </w:pPr>
      <w:r w:rsidRPr="00FE1B76">
        <w:rPr>
          <w:rFonts w:asciiTheme="majorBidi" w:hAnsiTheme="majorBidi" w:cstheme="majorBidi"/>
          <w:sz w:val="24"/>
          <w:szCs w:val="24"/>
          <w:lang w:val="id-ID"/>
        </w:rPr>
        <w:t>Adapun kerangka pemikiran dalam penelitian ini adalah sebagai berikut:</w:t>
      </w:r>
    </w:p>
    <w:p w:rsidR="00E0349D" w:rsidRPr="00FE1B76" w:rsidRDefault="00E0349D" w:rsidP="00E0349D">
      <w:pPr>
        <w:pStyle w:val="ListParagraph"/>
        <w:spacing w:line="360" w:lineRule="auto"/>
        <w:rPr>
          <w:rFonts w:asciiTheme="majorBidi" w:hAnsiTheme="majorBidi" w:cstheme="majorBidi"/>
          <w:b/>
          <w:bCs/>
          <w:sz w:val="24"/>
          <w:szCs w:val="24"/>
          <w:lang w:val="id-ID"/>
        </w:rPr>
      </w:pPr>
      <w:r w:rsidRPr="00FE1B76">
        <w:rPr>
          <w:rFonts w:asciiTheme="majorBidi" w:hAnsiTheme="majorBidi" w:cstheme="majorBidi"/>
          <w:b/>
          <w:bCs/>
          <w:noProof/>
          <w:sz w:val="24"/>
          <w:szCs w:val="24"/>
        </w:rPr>
        <mc:AlternateContent>
          <mc:Choice Requires="wps">
            <w:drawing>
              <wp:anchor distT="0" distB="0" distL="114300" distR="114300" simplePos="0" relativeHeight="251672576" behindDoc="0" locked="0" layoutInCell="1" allowOverlap="1" wp14:anchorId="7ADB253D" wp14:editId="443095BD">
                <wp:simplePos x="0" y="0"/>
                <wp:positionH relativeFrom="column">
                  <wp:posOffset>457200</wp:posOffset>
                </wp:positionH>
                <wp:positionV relativeFrom="paragraph">
                  <wp:posOffset>2139950</wp:posOffset>
                </wp:positionV>
                <wp:extent cx="3810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381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086987" id="Straight Connector 13"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6pt,168.5pt" to="66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" strokecolor="black [3200]" strokeweight=".5pt">
                <v:stroke joinstyle="miter"/>
              </v:line>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66432" behindDoc="0" locked="0" layoutInCell="1" allowOverlap="1" wp14:anchorId="16ED41D0" wp14:editId="27028D59">
                <wp:simplePos x="0" y="0"/>
                <wp:positionH relativeFrom="column">
                  <wp:posOffset>457200</wp:posOffset>
                </wp:positionH>
                <wp:positionV relativeFrom="paragraph">
                  <wp:posOffset>1368425</wp:posOffset>
                </wp:positionV>
                <wp:extent cx="381000" cy="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381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ECDEFB" id="Straight Connector 28"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36pt,107.75pt" to="66pt,10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" strokecolor="black [3200]" strokeweight=".5pt">
                <v:stroke joinstyle="miter"/>
              </v:line>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60288" behindDoc="0" locked="0" layoutInCell="1" allowOverlap="1" wp14:anchorId="27F55F6F" wp14:editId="0B5ADF79">
                <wp:simplePos x="0" y="0"/>
                <wp:positionH relativeFrom="column">
                  <wp:posOffset>457200</wp:posOffset>
                </wp:positionH>
                <wp:positionV relativeFrom="paragraph">
                  <wp:posOffset>558800</wp:posOffset>
                </wp:positionV>
                <wp:extent cx="381000" cy="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381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85B26B" id="Straight Connector 2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6pt,44pt" to="66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" strokecolor="black [3200]" strokeweight=".5pt">
                <v:stroke joinstyle="miter"/>
              </v:line>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54144" behindDoc="0" locked="0" layoutInCell="1" allowOverlap="1" wp14:anchorId="383BD6A3" wp14:editId="6AA5EF19">
                <wp:simplePos x="0" y="0"/>
                <wp:positionH relativeFrom="column">
                  <wp:posOffset>2105024</wp:posOffset>
                </wp:positionH>
                <wp:positionV relativeFrom="paragraph">
                  <wp:posOffset>1377950</wp:posOffset>
                </wp:positionV>
                <wp:extent cx="2105025" cy="762000"/>
                <wp:effectExtent l="0" t="38100" r="47625" b="19050"/>
                <wp:wrapNone/>
                <wp:docPr id="30" name="Straight Arrow Connector 30"/>
                <wp:cNvGraphicFramePr/>
                <a:graphic xmlns:a="http://schemas.openxmlformats.org/drawingml/2006/main">
                  <a:graphicData uri="http://schemas.microsoft.com/office/word/2010/wordprocessingShape">
                    <wps:wsp>
                      <wps:cNvCnPr/>
                      <wps:spPr>
                        <a:xfrm flipV="1">
                          <a:off x="0" y="0"/>
                          <a:ext cx="2105025"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536EE73" id="_x0000_t32" coordsize="21600,21600" o:spt="32" o:oned="t" path="m,l21600,21600e" filled="f">
                <v:path arrowok="t" fillok="f" o:connecttype="none"/>
                <o:lock v:ext="edit" shapetype="t"/>
              </v:shapetype>
              <v:shape id="Straight Arrow Connector 30" o:spid="_x0000_s1026" type="#_x0000_t32" style="position:absolute;margin-left:165.75pt;margin-top:108.5pt;width:165.75pt;height:60pt;flip:y;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" strokecolor="black [3200]" strokeweight=".5pt">
                <v:stroke endarrow="block" joinstyle="miter"/>
              </v:shape>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48000" behindDoc="0" locked="0" layoutInCell="1" allowOverlap="1" wp14:anchorId="7AD281A6" wp14:editId="78C4A8E6">
                <wp:simplePos x="0" y="0"/>
                <wp:positionH relativeFrom="column">
                  <wp:posOffset>2105024</wp:posOffset>
                </wp:positionH>
                <wp:positionV relativeFrom="paragraph">
                  <wp:posOffset>558800</wp:posOffset>
                </wp:positionV>
                <wp:extent cx="2105025" cy="809625"/>
                <wp:effectExtent l="0" t="0" r="66675" b="66675"/>
                <wp:wrapNone/>
                <wp:docPr id="31" name="Straight Arrow Connector 31"/>
                <wp:cNvGraphicFramePr/>
                <a:graphic xmlns:a="http://schemas.openxmlformats.org/drawingml/2006/main">
                  <a:graphicData uri="http://schemas.microsoft.com/office/word/2010/wordprocessingShape">
                    <wps:wsp>
                      <wps:cNvCnPr/>
                      <wps:spPr>
                        <a:xfrm>
                          <a:off x="0" y="0"/>
                          <a:ext cx="2105025" cy="809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430073" id="Straight Arrow Connector 31" o:spid="_x0000_s1026" type="#_x0000_t32" style="position:absolute;margin-left:165.75pt;margin-top:44pt;width:165.75pt;height:63.75pt;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" strokecolor="black [3200]" strokeweight=".5pt">
                <v:stroke endarrow="block" joinstyle="miter"/>
              </v:shape>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41856" behindDoc="0" locked="0" layoutInCell="1" allowOverlap="1" wp14:anchorId="2B907977" wp14:editId="60909216">
                <wp:simplePos x="0" y="0"/>
                <wp:positionH relativeFrom="column">
                  <wp:posOffset>2105024</wp:posOffset>
                </wp:positionH>
                <wp:positionV relativeFrom="paragraph">
                  <wp:posOffset>1368425</wp:posOffset>
                </wp:positionV>
                <wp:extent cx="2105025" cy="9525"/>
                <wp:effectExtent l="0" t="76200" r="28575" b="85725"/>
                <wp:wrapNone/>
                <wp:docPr id="32" name="Straight Arrow Connector 32"/>
                <wp:cNvGraphicFramePr/>
                <a:graphic xmlns:a="http://schemas.openxmlformats.org/drawingml/2006/main">
                  <a:graphicData uri="http://schemas.microsoft.com/office/word/2010/wordprocessingShape">
                    <wps:wsp>
                      <wps:cNvCnPr/>
                      <wps:spPr>
                        <a:xfrm flipV="1">
                          <a:off x="0" y="0"/>
                          <a:ext cx="21050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102A77" id="Straight Arrow Connector 32" o:spid="_x0000_s1026" type="#_x0000_t32" style="position:absolute;margin-left:165.75pt;margin-top:107.75pt;width:165.75pt;height:.75pt;flip:y;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" strokecolor="black [3200]" strokeweight=".5pt">
                <v:stroke endarrow="block" joinstyle="miter"/>
              </v:shape>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23424" behindDoc="0" locked="0" layoutInCell="1" allowOverlap="1" wp14:anchorId="25413740" wp14:editId="51F1633F">
                <wp:simplePos x="0" y="0"/>
                <wp:positionH relativeFrom="column">
                  <wp:posOffset>838200</wp:posOffset>
                </wp:positionH>
                <wp:positionV relativeFrom="paragraph">
                  <wp:posOffset>1082675</wp:posOffset>
                </wp:positionV>
                <wp:extent cx="1266825" cy="523875"/>
                <wp:effectExtent l="0" t="0" r="28575" b="28575"/>
                <wp:wrapNone/>
                <wp:docPr id="33" name="Rounded Rectangle 33"/>
                <wp:cNvGraphicFramePr/>
                <a:graphic xmlns:a="http://schemas.openxmlformats.org/drawingml/2006/main">
                  <a:graphicData uri="http://schemas.microsoft.com/office/word/2010/wordprocessingShape">
                    <wps:wsp>
                      <wps:cNvSpPr/>
                      <wps:spPr>
                        <a:xfrm>
                          <a:off x="0" y="0"/>
                          <a:ext cx="1266825" cy="5238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E56D4" w:rsidRPr="00FA5365" w:rsidRDefault="006E56D4" w:rsidP="00E0349D">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Disiplin Kerja</w:t>
                            </w:r>
                            <w:r w:rsidRPr="00FA5365">
                              <w:rPr>
                                <w:rFonts w:asciiTheme="majorBidi" w:hAnsiTheme="majorBidi" w:cstheme="majorBidi"/>
                                <w:b/>
                                <w:bCs/>
                                <w:sz w:val="24"/>
                                <w:szCs w:val="24"/>
                                <w:lang w:val="id-ID"/>
                              </w:rPr>
                              <w:t xml:space="preserve"> (X</w:t>
                            </w:r>
                            <w:r w:rsidRPr="008F4726">
                              <w:rPr>
                                <w:rFonts w:asciiTheme="majorBidi" w:hAnsiTheme="majorBidi" w:cstheme="majorBidi"/>
                                <w:b/>
                                <w:bCs/>
                                <w:sz w:val="24"/>
                                <w:szCs w:val="24"/>
                                <w:vertAlign w:val="subscript"/>
                                <w:lang w:val="id-ID"/>
                              </w:rPr>
                              <w:t>2</w:t>
                            </w:r>
                            <w:r w:rsidRPr="00FA5365">
                              <w:rPr>
                                <w:rFonts w:asciiTheme="majorBidi" w:hAnsiTheme="majorBidi" w:cstheme="majorBidi"/>
                                <w:b/>
                                <w:bCs/>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5E811A" id="Rounded Rectangle 33" o:spid="_x0000_s1026" style="position:absolute;left:0;text-align:left;margin-left:66pt;margin-top:85.25pt;width:99.75pt;height:41.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" fillcolor="white [3201]" strokecolor="black [3213]" strokeweight="1pt">
                <v:stroke joinstyle="miter"/>
                <v:textbox>
                  <w:txbxContent>
                    <w:p w:rsidR="006E56D4" w:rsidRPr="00FA5365" w:rsidRDefault="006E56D4" w:rsidP="00E0349D">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Disiplin Kerja</w:t>
                      </w:r>
                      <w:r w:rsidRPr="00FA5365">
                        <w:rPr>
                          <w:rFonts w:asciiTheme="majorBidi" w:hAnsiTheme="majorBidi" w:cstheme="majorBidi"/>
                          <w:b/>
                          <w:bCs/>
                          <w:sz w:val="24"/>
                          <w:szCs w:val="24"/>
                          <w:lang w:val="id-ID"/>
                        </w:rPr>
                        <w:t xml:space="preserve"> (X</w:t>
                      </w:r>
                      <w:r w:rsidRPr="008F4726">
                        <w:rPr>
                          <w:rFonts w:asciiTheme="majorBidi" w:hAnsiTheme="majorBidi" w:cstheme="majorBidi"/>
                          <w:b/>
                          <w:bCs/>
                          <w:sz w:val="24"/>
                          <w:szCs w:val="24"/>
                          <w:vertAlign w:val="subscript"/>
                          <w:lang w:val="id-ID"/>
                        </w:rPr>
                        <w:t>2</w:t>
                      </w:r>
                      <w:r w:rsidRPr="00FA5365">
                        <w:rPr>
                          <w:rFonts w:asciiTheme="majorBidi" w:hAnsiTheme="majorBidi" w:cstheme="majorBidi"/>
                          <w:b/>
                          <w:bCs/>
                          <w:sz w:val="24"/>
                          <w:szCs w:val="24"/>
                          <w:lang w:val="id-ID"/>
                        </w:rPr>
                        <w:t>)</w:t>
                      </w:r>
                    </w:p>
                  </w:txbxContent>
                </v:textbox>
              </v:roundrect>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29568" behindDoc="0" locked="0" layoutInCell="1" allowOverlap="1" wp14:anchorId="34794F4A" wp14:editId="2CE396D6">
                <wp:simplePos x="0" y="0"/>
                <wp:positionH relativeFrom="column">
                  <wp:posOffset>838200</wp:posOffset>
                </wp:positionH>
                <wp:positionV relativeFrom="paragraph">
                  <wp:posOffset>1825625</wp:posOffset>
                </wp:positionV>
                <wp:extent cx="1266825" cy="600075"/>
                <wp:effectExtent l="0" t="0" r="28575" b="28575"/>
                <wp:wrapNone/>
                <wp:docPr id="34" name="Rounded Rectangle 34"/>
                <wp:cNvGraphicFramePr/>
                <a:graphic xmlns:a="http://schemas.openxmlformats.org/drawingml/2006/main">
                  <a:graphicData uri="http://schemas.microsoft.com/office/word/2010/wordprocessingShape">
                    <wps:wsp>
                      <wps:cNvSpPr/>
                      <wps:spPr>
                        <a:xfrm>
                          <a:off x="0" y="0"/>
                          <a:ext cx="1266825" cy="6000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E56D4" w:rsidRPr="00F75DF6" w:rsidRDefault="006E56D4" w:rsidP="00E0349D">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Motivasi Kerja</w:t>
                            </w:r>
                            <w:r w:rsidRPr="00F75DF6">
                              <w:rPr>
                                <w:rFonts w:asciiTheme="majorBidi" w:hAnsiTheme="majorBidi" w:cstheme="majorBidi"/>
                                <w:b/>
                                <w:bCs/>
                                <w:sz w:val="24"/>
                                <w:szCs w:val="24"/>
                                <w:lang w:val="id-ID"/>
                              </w:rPr>
                              <w:t xml:space="preserve"> (X</w:t>
                            </w:r>
                            <w:r w:rsidRPr="008F4726">
                              <w:rPr>
                                <w:rFonts w:asciiTheme="majorBidi" w:hAnsiTheme="majorBidi" w:cstheme="majorBidi"/>
                                <w:b/>
                                <w:bCs/>
                                <w:sz w:val="24"/>
                                <w:szCs w:val="24"/>
                                <w:vertAlign w:val="subscript"/>
                                <w:lang w:val="id-ID"/>
                              </w:rPr>
                              <w:t>3</w:t>
                            </w:r>
                            <w:r w:rsidRPr="00F75DF6">
                              <w:rPr>
                                <w:rFonts w:asciiTheme="majorBidi" w:hAnsiTheme="majorBidi" w:cstheme="majorBidi"/>
                                <w:b/>
                                <w:bCs/>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D277285" id="Rounded Rectangle 34" o:spid="_x0000_s1027" style="position:absolute;left:0;text-align:left;margin-left:66pt;margin-top:143.75pt;width:99.75pt;height:47.25pt;z-index:2516295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" fillcolor="white [3201]" strokecolor="black [3213]" strokeweight="1pt">
                <v:stroke joinstyle="miter"/>
                <v:textbox>
                  <w:txbxContent>
                    <w:p w:rsidR="006E56D4" w:rsidRPr="00F75DF6" w:rsidRDefault="006E56D4" w:rsidP="00E0349D">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Motivasi Kerja</w:t>
                      </w:r>
                      <w:r w:rsidRPr="00F75DF6">
                        <w:rPr>
                          <w:rFonts w:asciiTheme="majorBidi" w:hAnsiTheme="majorBidi" w:cstheme="majorBidi"/>
                          <w:b/>
                          <w:bCs/>
                          <w:sz w:val="24"/>
                          <w:szCs w:val="24"/>
                          <w:lang w:val="id-ID"/>
                        </w:rPr>
                        <w:t xml:space="preserve"> (X</w:t>
                      </w:r>
                      <w:r w:rsidRPr="008F4726">
                        <w:rPr>
                          <w:rFonts w:asciiTheme="majorBidi" w:hAnsiTheme="majorBidi" w:cstheme="majorBidi"/>
                          <w:b/>
                          <w:bCs/>
                          <w:sz w:val="24"/>
                          <w:szCs w:val="24"/>
                          <w:vertAlign w:val="subscript"/>
                          <w:lang w:val="id-ID"/>
                        </w:rPr>
                        <w:t>3</w:t>
                      </w:r>
                      <w:r w:rsidRPr="00F75DF6">
                        <w:rPr>
                          <w:rFonts w:asciiTheme="majorBidi" w:hAnsiTheme="majorBidi" w:cstheme="majorBidi"/>
                          <w:b/>
                          <w:bCs/>
                          <w:sz w:val="24"/>
                          <w:szCs w:val="24"/>
                          <w:lang w:val="id-ID"/>
                        </w:rPr>
                        <w:t>)</w:t>
                      </w:r>
                    </w:p>
                  </w:txbxContent>
                </v:textbox>
              </v:roundrect>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17280" behindDoc="0" locked="0" layoutInCell="1" allowOverlap="1" wp14:anchorId="321E5820" wp14:editId="512788EF">
                <wp:simplePos x="0" y="0"/>
                <wp:positionH relativeFrom="column">
                  <wp:posOffset>838200</wp:posOffset>
                </wp:positionH>
                <wp:positionV relativeFrom="paragraph">
                  <wp:posOffset>310515</wp:posOffset>
                </wp:positionV>
                <wp:extent cx="1266825" cy="523875"/>
                <wp:effectExtent l="0" t="0" r="28575" b="28575"/>
                <wp:wrapNone/>
                <wp:docPr id="35" name="Rounded Rectangle 35"/>
                <wp:cNvGraphicFramePr/>
                <a:graphic xmlns:a="http://schemas.openxmlformats.org/drawingml/2006/main">
                  <a:graphicData uri="http://schemas.microsoft.com/office/word/2010/wordprocessingShape">
                    <wps:wsp>
                      <wps:cNvSpPr/>
                      <wps:spPr>
                        <a:xfrm>
                          <a:off x="0" y="0"/>
                          <a:ext cx="1266825" cy="5238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E56D4" w:rsidRPr="00FA5365" w:rsidRDefault="006E56D4" w:rsidP="00E0349D">
                            <w:pPr>
                              <w:jc w:val="center"/>
                              <w:rPr>
                                <w:rFonts w:asciiTheme="majorBidi" w:hAnsiTheme="majorBidi" w:cstheme="majorBidi"/>
                                <w:b/>
                                <w:bCs/>
                                <w:sz w:val="24"/>
                                <w:szCs w:val="24"/>
                                <w:lang w:val="id-ID"/>
                              </w:rPr>
                            </w:pPr>
                            <w:r w:rsidRPr="00FA5365">
                              <w:rPr>
                                <w:rFonts w:asciiTheme="majorBidi" w:hAnsiTheme="majorBidi" w:cstheme="majorBidi"/>
                                <w:b/>
                                <w:bCs/>
                                <w:sz w:val="24"/>
                                <w:szCs w:val="24"/>
                                <w:lang w:val="id-ID"/>
                              </w:rPr>
                              <w:t>Etos Kerja (X</w:t>
                            </w:r>
                            <w:r w:rsidRPr="008F4726">
                              <w:rPr>
                                <w:rFonts w:asciiTheme="majorBidi" w:hAnsiTheme="majorBidi" w:cstheme="majorBidi"/>
                                <w:b/>
                                <w:bCs/>
                                <w:sz w:val="24"/>
                                <w:szCs w:val="24"/>
                                <w:vertAlign w:val="subscript"/>
                                <w:lang w:val="id-ID"/>
                              </w:rPr>
                              <w:t>1</w:t>
                            </w:r>
                            <w:r w:rsidRPr="00FA5365">
                              <w:rPr>
                                <w:rFonts w:asciiTheme="majorBidi" w:hAnsiTheme="majorBidi" w:cstheme="majorBidi"/>
                                <w:b/>
                                <w:bCs/>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2A7898" id="Rounded Rectangle 35" o:spid="_x0000_s1028" style="position:absolute;left:0;text-align:left;margin-left:66pt;margin-top:24.45pt;width:99.75pt;height:41.2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" fillcolor="white [3201]" strokecolor="black [3213]" strokeweight="1pt">
                <v:stroke joinstyle="miter"/>
                <v:textbox>
                  <w:txbxContent>
                    <w:p w:rsidR="006E56D4" w:rsidRPr="00FA5365" w:rsidRDefault="006E56D4" w:rsidP="00E0349D">
                      <w:pPr>
                        <w:jc w:val="center"/>
                        <w:rPr>
                          <w:rFonts w:asciiTheme="majorBidi" w:hAnsiTheme="majorBidi" w:cstheme="majorBidi"/>
                          <w:b/>
                          <w:bCs/>
                          <w:sz w:val="24"/>
                          <w:szCs w:val="24"/>
                          <w:lang w:val="id-ID"/>
                        </w:rPr>
                      </w:pPr>
                      <w:r w:rsidRPr="00FA5365">
                        <w:rPr>
                          <w:rFonts w:asciiTheme="majorBidi" w:hAnsiTheme="majorBidi" w:cstheme="majorBidi"/>
                          <w:b/>
                          <w:bCs/>
                          <w:sz w:val="24"/>
                          <w:szCs w:val="24"/>
                          <w:lang w:val="id-ID"/>
                        </w:rPr>
                        <w:t>Etos Kerja (X</w:t>
                      </w:r>
                      <w:r w:rsidRPr="008F4726">
                        <w:rPr>
                          <w:rFonts w:asciiTheme="majorBidi" w:hAnsiTheme="majorBidi" w:cstheme="majorBidi"/>
                          <w:b/>
                          <w:bCs/>
                          <w:sz w:val="24"/>
                          <w:szCs w:val="24"/>
                          <w:vertAlign w:val="subscript"/>
                          <w:lang w:val="id-ID"/>
                        </w:rPr>
                        <w:t>1</w:t>
                      </w:r>
                      <w:r w:rsidRPr="00FA5365">
                        <w:rPr>
                          <w:rFonts w:asciiTheme="majorBidi" w:hAnsiTheme="majorBidi" w:cstheme="majorBidi"/>
                          <w:b/>
                          <w:bCs/>
                          <w:sz w:val="24"/>
                          <w:szCs w:val="24"/>
                          <w:lang w:val="id-ID"/>
                        </w:rPr>
                        <w:t>)</w:t>
                      </w:r>
                    </w:p>
                  </w:txbxContent>
                </v:textbox>
              </v:roundrect>
            </w:pict>
          </mc:Fallback>
        </mc:AlternateContent>
      </w:r>
      <w:r w:rsidRPr="00FE1B76">
        <w:rPr>
          <w:rFonts w:asciiTheme="majorBidi" w:hAnsiTheme="majorBidi" w:cstheme="majorBidi"/>
          <w:b/>
          <w:bCs/>
          <w:noProof/>
          <w:sz w:val="24"/>
          <w:szCs w:val="24"/>
        </w:rPr>
        <mc:AlternateContent>
          <mc:Choice Requires="wps">
            <w:drawing>
              <wp:anchor distT="0" distB="0" distL="114300" distR="114300" simplePos="0" relativeHeight="251611136" behindDoc="0" locked="0" layoutInCell="1" allowOverlap="1" wp14:anchorId="74BD1356" wp14:editId="149BB445">
                <wp:simplePos x="0" y="0"/>
                <wp:positionH relativeFrom="column">
                  <wp:posOffset>457200</wp:posOffset>
                </wp:positionH>
                <wp:positionV relativeFrom="paragraph">
                  <wp:posOffset>73026</wp:posOffset>
                </wp:positionV>
                <wp:extent cx="1971675" cy="2647950"/>
                <wp:effectExtent l="0" t="0" r="28575" b="19050"/>
                <wp:wrapNone/>
                <wp:docPr id="36" name="Rounded Rectangle 36"/>
                <wp:cNvGraphicFramePr/>
                <a:graphic xmlns:a="http://schemas.openxmlformats.org/drawingml/2006/main">
                  <a:graphicData uri="http://schemas.microsoft.com/office/word/2010/wordprocessingShape">
                    <wps:wsp>
                      <wps:cNvSpPr/>
                      <wps:spPr>
                        <a:xfrm>
                          <a:off x="0" y="0"/>
                          <a:ext cx="1971675" cy="2647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270B168" id="Rounded Rectangle 36" o:spid="_x0000_s1026" style="position:absolute;margin-left:36pt;margin-top:5.75pt;width:155.25pt;height:208.5pt;z-index:251611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" filled="f" strokecolor="black [3213]" strokeweight="1pt">
                <v:stroke joinstyle="miter"/>
              </v:roundrect>
            </w:pict>
          </mc:Fallback>
        </mc:AlternateContent>
      </w:r>
    </w:p>
    <w:p w:rsidR="00E0349D" w:rsidRPr="00FE1B76" w:rsidRDefault="00E0349D" w:rsidP="00E0349D">
      <w:pPr>
        <w:pStyle w:val="ListParagraph"/>
        <w:spacing w:line="360" w:lineRule="auto"/>
        <w:rPr>
          <w:rFonts w:asciiTheme="majorBidi" w:hAnsiTheme="majorBidi" w:cstheme="majorBidi"/>
          <w:b/>
          <w:bCs/>
          <w:sz w:val="24"/>
          <w:szCs w:val="24"/>
          <w:lang w:val="id-ID"/>
        </w:rPr>
      </w:pPr>
    </w:p>
    <w:p w:rsidR="00E0349D" w:rsidRPr="00FE1B76" w:rsidRDefault="00E0349D" w:rsidP="00E0349D">
      <w:pPr>
        <w:pStyle w:val="ListParagraph"/>
        <w:spacing w:line="360" w:lineRule="auto"/>
        <w:rPr>
          <w:rFonts w:asciiTheme="majorBidi" w:hAnsiTheme="majorBidi" w:cstheme="majorBidi"/>
          <w:b/>
          <w:bCs/>
          <w:sz w:val="24"/>
          <w:szCs w:val="24"/>
          <w:lang w:val="id-ID"/>
        </w:rPr>
      </w:pPr>
    </w:p>
    <w:p w:rsidR="00E0349D" w:rsidRPr="00FE1B76" w:rsidRDefault="00E0349D" w:rsidP="00E0349D">
      <w:pPr>
        <w:pStyle w:val="ListParagraph"/>
        <w:spacing w:line="360" w:lineRule="auto"/>
        <w:ind w:left="4320" w:firstLine="720"/>
        <w:rPr>
          <w:rFonts w:asciiTheme="majorBidi" w:hAnsiTheme="majorBidi" w:cstheme="majorBidi"/>
          <w:b/>
          <w:bCs/>
          <w:sz w:val="24"/>
          <w:szCs w:val="24"/>
          <w:lang w:val="id-ID"/>
        </w:rPr>
      </w:pPr>
      <w:r w:rsidRPr="00FE1B76">
        <w:rPr>
          <w:rFonts w:asciiTheme="majorBidi" w:hAnsiTheme="majorBidi" w:cstheme="majorBidi"/>
          <w:b/>
          <w:bCs/>
          <w:sz w:val="24"/>
          <w:szCs w:val="24"/>
          <w:lang w:val="id-ID"/>
        </w:rPr>
        <w:t>H</w:t>
      </w:r>
      <w:r w:rsidRPr="00FE1B76">
        <w:rPr>
          <w:rFonts w:asciiTheme="majorBidi" w:hAnsiTheme="majorBidi" w:cstheme="majorBidi"/>
          <w:b/>
          <w:bCs/>
          <w:sz w:val="24"/>
          <w:szCs w:val="24"/>
          <w:vertAlign w:val="subscript"/>
          <w:lang w:val="id-ID"/>
        </w:rPr>
        <w:t>1</w:t>
      </w:r>
    </w:p>
    <w:p w:rsidR="00E0349D" w:rsidRPr="00FE1B76" w:rsidRDefault="00833CF3" w:rsidP="00E0349D">
      <w:pPr>
        <w:pStyle w:val="ListParagraph"/>
        <w:spacing w:line="360" w:lineRule="auto"/>
        <w:rPr>
          <w:rFonts w:asciiTheme="majorBidi" w:hAnsiTheme="majorBidi" w:cstheme="majorBidi"/>
          <w:b/>
          <w:bCs/>
          <w:sz w:val="24"/>
          <w:szCs w:val="24"/>
          <w:lang w:val="id-ID"/>
        </w:rPr>
      </w:pPr>
      <w:r w:rsidRPr="00FE1B76">
        <w:rPr>
          <w:rFonts w:asciiTheme="majorBidi" w:hAnsiTheme="majorBidi" w:cstheme="majorBidi"/>
          <w:noProof/>
          <w:sz w:val="24"/>
          <w:szCs w:val="24"/>
        </w:rPr>
        <mc:AlternateContent>
          <mc:Choice Requires="wps">
            <w:drawing>
              <wp:anchor distT="0" distB="0" distL="114300" distR="114300" simplePos="0" relativeHeight="251635712" behindDoc="0" locked="0" layoutInCell="1" allowOverlap="1" wp14:anchorId="345F6F71" wp14:editId="4C431A9E">
                <wp:simplePos x="0" y="0"/>
                <wp:positionH relativeFrom="column">
                  <wp:posOffset>4210050</wp:posOffset>
                </wp:positionH>
                <wp:positionV relativeFrom="paragraph">
                  <wp:posOffset>67945</wp:posOffset>
                </wp:positionV>
                <wp:extent cx="1590675" cy="476250"/>
                <wp:effectExtent l="0" t="0" r="28575" b="19050"/>
                <wp:wrapNone/>
                <wp:docPr id="37" name="Rounded Rectangle 37"/>
                <wp:cNvGraphicFramePr/>
                <a:graphic xmlns:a="http://schemas.openxmlformats.org/drawingml/2006/main">
                  <a:graphicData uri="http://schemas.microsoft.com/office/word/2010/wordprocessingShape">
                    <wps:wsp>
                      <wps:cNvSpPr/>
                      <wps:spPr>
                        <a:xfrm>
                          <a:off x="0" y="0"/>
                          <a:ext cx="1590675" cy="4762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E56D4" w:rsidRPr="00F75DF6" w:rsidRDefault="006E56D4" w:rsidP="00E0349D">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roduktivitas</w:t>
                            </w:r>
                            <w:r w:rsidRPr="00F75DF6">
                              <w:rPr>
                                <w:rFonts w:asciiTheme="majorBidi" w:hAnsiTheme="majorBidi" w:cstheme="majorBidi"/>
                                <w:b/>
                                <w:bCs/>
                                <w:sz w:val="24"/>
                                <w:szCs w:val="24"/>
                                <w:lang w:val="id-ID"/>
                              </w:rPr>
                              <w:t xml:space="preserve"> Kerja Karyaw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7D5905" id="Rounded Rectangle 37" o:spid="_x0000_s1029" style="position:absolute;left:0;text-align:left;margin-left:331.5pt;margin-top:5.35pt;width:125.25pt;height:3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" fillcolor="white [3201]" strokecolor="black [3213]" strokeweight="1pt">
                <v:stroke joinstyle="miter"/>
                <v:textbox>
                  <w:txbxContent>
                    <w:p w:rsidR="006E56D4" w:rsidRPr="00F75DF6" w:rsidRDefault="006E56D4" w:rsidP="00E0349D">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roduktivitas</w:t>
                      </w:r>
                      <w:r w:rsidRPr="00F75DF6">
                        <w:rPr>
                          <w:rFonts w:asciiTheme="majorBidi" w:hAnsiTheme="majorBidi" w:cstheme="majorBidi"/>
                          <w:b/>
                          <w:bCs/>
                          <w:sz w:val="24"/>
                          <w:szCs w:val="24"/>
                          <w:lang w:val="id-ID"/>
                        </w:rPr>
                        <w:t xml:space="preserve"> Kerja Karyawan (Y)</w:t>
                      </w:r>
                    </w:p>
                  </w:txbxContent>
                </v:textbox>
              </v:roundrect>
            </w:pict>
          </mc:Fallback>
        </mc:AlternateContent>
      </w:r>
    </w:p>
    <w:p w:rsidR="00E0349D" w:rsidRPr="00FE1B76" w:rsidRDefault="00E0349D" w:rsidP="00833CF3">
      <w:pPr>
        <w:spacing w:line="360" w:lineRule="auto"/>
        <w:ind w:left="3600" w:firstLine="720"/>
        <w:rPr>
          <w:rFonts w:asciiTheme="majorBidi" w:hAnsiTheme="majorBidi" w:cstheme="majorBidi"/>
          <w:b/>
          <w:bCs/>
          <w:sz w:val="24"/>
          <w:szCs w:val="24"/>
          <w:lang w:val="id-ID"/>
        </w:rPr>
      </w:pPr>
      <w:r w:rsidRPr="00FE1B76">
        <w:rPr>
          <w:rFonts w:asciiTheme="majorBidi" w:hAnsiTheme="majorBidi" w:cstheme="majorBidi"/>
          <w:b/>
          <w:bCs/>
          <w:sz w:val="24"/>
          <w:szCs w:val="24"/>
          <w:lang w:val="id-ID"/>
        </w:rPr>
        <w:t>H</w:t>
      </w:r>
      <w:r w:rsidRPr="00FE1B76">
        <w:rPr>
          <w:rFonts w:asciiTheme="majorBidi" w:hAnsiTheme="majorBidi" w:cstheme="majorBidi"/>
          <w:b/>
          <w:bCs/>
          <w:sz w:val="24"/>
          <w:szCs w:val="24"/>
          <w:vertAlign w:val="subscript"/>
          <w:lang w:val="id-ID"/>
        </w:rPr>
        <w:t>2</w:t>
      </w:r>
    </w:p>
    <w:p w:rsidR="00E0349D" w:rsidRPr="00FE1B76" w:rsidRDefault="00E0349D" w:rsidP="00E0349D">
      <w:pPr>
        <w:pStyle w:val="ListParagraph"/>
        <w:spacing w:line="360" w:lineRule="auto"/>
        <w:rPr>
          <w:rFonts w:asciiTheme="majorBidi" w:hAnsiTheme="majorBidi" w:cstheme="majorBidi"/>
          <w:b/>
          <w:bCs/>
          <w:sz w:val="24"/>
          <w:szCs w:val="24"/>
          <w:lang w:val="id-ID"/>
        </w:rPr>
      </w:pPr>
      <w:r w:rsidRPr="00FE1B76">
        <w:rPr>
          <w:rFonts w:asciiTheme="majorBidi" w:hAnsiTheme="majorBidi" w:cstheme="majorBidi"/>
          <w:b/>
          <w:bCs/>
          <w:sz w:val="24"/>
          <w:szCs w:val="24"/>
          <w:lang w:val="id-ID"/>
        </w:rPr>
        <w:tab/>
      </w:r>
      <w:r w:rsidR="00833CF3" w:rsidRPr="00FE1B76">
        <w:rPr>
          <w:rFonts w:asciiTheme="majorBidi" w:hAnsiTheme="majorBidi" w:cstheme="majorBidi"/>
          <w:b/>
          <w:bCs/>
          <w:sz w:val="24"/>
          <w:szCs w:val="24"/>
          <w:lang w:val="id-ID"/>
        </w:rPr>
        <w:tab/>
      </w:r>
      <w:r w:rsidR="00833CF3" w:rsidRPr="00FE1B76">
        <w:rPr>
          <w:rFonts w:asciiTheme="majorBidi" w:hAnsiTheme="majorBidi" w:cstheme="majorBidi"/>
          <w:b/>
          <w:bCs/>
          <w:sz w:val="24"/>
          <w:szCs w:val="24"/>
          <w:lang w:val="id-ID"/>
        </w:rPr>
        <w:tab/>
      </w:r>
      <w:r w:rsidR="00833CF3" w:rsidRPr="00FE1B76">
        <w:rPr>
          <w:rFonts w:asciiTheme="majorBidi" w:hAnsiTheme="majorBidi" w:cstheme="majorBidi"/>
          <w:b/>
          <w:bCs/>
          <w:sz w:val="24"/>
          <w:szCs w:val="24"/>
          <w:lang w:val="id-ID"/>
        </w:rPr>
        <w:tab/>
      </w:r>
      <w:r w:rsidR="00833CF3" w:rsidRPr="00FE1B76">
        <w:rPr>
          <w:rFonts w:asciiTheme="majorBidi" w:hAnsiTheme="majorBidi" w:cstheme="majorBidi"/>
          <w:b/>
          <w:bCs/>
          <w:sz w:val="24"/>
          <w:szCs w:val="24"/>
          <w:lang w:val="id-ID"/>
        </w:rPr>
        <w:tab/>
      </w:r>
      <w:r w:rsidR="00833CF3" w:rsidRPr="00FE1B76">
        <w:rPr>
          <w:rFonts w:asciiTheme="majorBidi" w:hAnsiTheme="majorBidi" w:cstheme="majorBidi"/>
          <w:b/>
          <w:bCs/>
          <w:sz w:val="24"/>
          <w:szCs w:val="24"/>
          <w:lang w:val="id-ID"/>
        </w:rPr>
        <w:tab/>
      </w:r>
      <w:r w:rsidR="00833CF3" w:rsidRPr="00FE1B76">
        <w:rPr>
          <w:rFonts w:asciiTheme="majorBidi" w:hAnsiTheme="majorBidi" w:cstheme="majorBidi"/>
          <w:b/>
          <w:bCs/>
          <w:sz w:val="24"/>
          <w:szCs w:val="24"/>
          <w:lang w:val="id-ID"/>
        </w:rPr>
        <w:tab/>
      </w:r>
      <w:r w:rsidRPr="00FE1B76">
        <w:rPr>
          <w:rFonts w:asciiTheme="majorBidi" w:hAnsiTheme="majorBidi" w:cstheme="majorBidi"/>
          <w:b/>
          <w:bCs/>
          <w:sz w:val="24"/>
          <w:szCs w:val="24"/>
          <w:lang w:val="id-ID"/>
        </w:rPr>
        <w:t>H</w:t>
      </w:r>
      <w:r w:rsidRPr="00FE1B76">
        <w:rPr>
          <w:rFonts w:asciiTheme="majorBidi" w:hAnsiTheme="majorBidi" w:cstheme="majorBidi"/>
          <w:b/>
          <w:bCs/>
          <w:sz w:val="24"/>
          <w:szCs w:val="24"/>
          <w:vertAlign w:val="subscript"/>
          <w:lang w:val="id-ID"/>
        </w:rPr>
        <w:t>3</w:t>
      </w:r>
      <w:r w:rsidRPr="00FE1B76">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4560EDB3" wp14:editId="328BBEC0">
                <wp:simplePos x="0" y="0"/>
                <wp:positionH relativeFrom="column">
                  <wp:posOffset>4991100</wp:posOffset>
                </wp:positionH>
                <wp:positionV relativeFrom="paragraph">
                  <wp:posOffset>22225</wp:posOffset>
                </wp:positionV>
                <wp:extent cx="0" cy="1409700"/>
                <wp:effectExtent l="76200" t="38100" r="57150" b="19050"/>
                <wp:wrapNone/>
                <wp:docPr id="25" name="Straight Arrow Connector 25"/>
                <wp:cNvGraphicFramePr/>
                <a:graphic xmlns:a="http://schemas.openxmlformats.org/drawingml/2006/main">
                  <a:graphicData uri="http://schemas.microsoft.com/office/word/2010/wordprocessingShape">
                    <wps:wsp>
                      <wps:cNvCnPr/>
                      <wps:spPr>
                        <a:xfrm flipV="1">
                          <a:off x="0" y="0"/>
                          <a:ext cx="0" cy="140970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5E27E8" id="Straight Arrow Connector 25" o:spid="_x0000_s1026" type="#_x0000_t32" style="position:absolute;margin-left:393pt;margin-top:1.75pt;width:0;height:111pt;flip: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" strokecolor="black [3200]" strokeweight=".5pt">
                <v:stroke dashstyle="dash" endarrow="block" joinstyle="miter"/>
              </v:shape>
            </w:pict>
          </mc:Fallback>
        </mc:AlternateContent>
      </w:r>
    </w:p>
    <w:p w:rsidR="00E0349D" w:rsidRPr="00FE1B76" w:rsidRDefault="00E0349D" w:rsidP="00E0349D">
      <w:pPr>
        <w:pStyle w:val="ListParagraph"/>
        <w:spacing w:line="360" w:lineRule="auto"/>
        <w:rPr>
          <w:rFonts w:asciiTheme="majorBidi" w:hAnsiTheme="majorBidi" w:cstheme="majorBidi"/>
          <w:b/>
          <w:bCs/>
          <w:sz w:val="24"/>
          <w:szCs w:val="24"/>
          <w:lang w:val="id-ID"/>
        </w:rPr>
      </w:pPr>
    </w:p>
    <w:p w:rsidR="00E0349D" w:rsidRPr="00FE1B76" w:rsidRDefault="00E0349D" w:rsidP="00833CF3">
      <w:pPr>
        <w:spacing w:line="360" w:lineRule="auto"/>
        <w:rPr>
          <w:rFonts w:asciiTheme="majorBidi" w:hAnsiTheme="majorBidi" w:cstheme="majorBidi"/>
          <w:b/>
          <w:bCs/>
          <w:sz w:val="24"/>
          <w:szCs w:val="24"/>
          <w:lang w:val="id-ID"/>
        </w:rPr>
      </w:pPr>
      <w:r w:rsidRPr="00FE1B76">
        <w:rPr>
          <w:rFonts w:asciiTheme="majorBidi" w:hAnsiTheme="majorBidi" w:cstheme="majorBidi"/>
          <w:b/>
          <w:bCs/>
          <w:sz w:val="24"/>
          <w:szCs w:val="24"/>
          <w:lang w:val="id-ID"/>
        </w:rPr>
        <w:tab/>
      </w:r>
    </w:p>
    <w:p w:rsidR="00833CF3" w:rsidRPr="00FE1B76" w:rsidRDefault="00833CF3" w:rsidP="00E0349D">
      <w:pPr>
        <w:pStyle w:val="ListParagraph"/>
        <w:spacing w:line="360" w:lineRule="auto"/>
        <w:jc w:val="both"/>
        <w:rPr>
          <w:rFonts w:asciiTheme="majorBidi" w:hAnsiTheme="majorBidi" w:cstheme="majorBidi"/>
          <w:b/>
          <w:bCs/>
          <w:sz w:val="24"/>
          <w:szCs w:val="24"/>
          <w:lang w:val="id-ID"/>
        </w:rPr>
      </w:pPr>
    </w:p>
    <w:p w:rsidR="00833CF3" w:rsidRPr="00FE1B76" w:rsidRDefault="00833CF3" w:rsidP="00E0349D">
      <w:pPr>
        <w:pStyle w:val="ListParagraph"/>
        <w:spacing w:line="360" w:lineRule="auto"/>
        <w:jc w:val="both"/>
        <w:rPr>
          <w:rFonts w:asciiTheme="majorBidi" w:hAnsiTheme="majorBidi" w:cstheme="majorBidi"/>
          <w:b/>
          <w:bCs/>
          <w:sz w:val="24"/>
          <w:szCs w:val="24"/>
          <w:lang w:val="id-ID"/>
        </w:rPr>
      </w:pPr>
      <w:r w:rsidRPr="00FE1B76">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14:anchorId="3621939B" wp14:editId="41288291">
                <wp:simplePos x="0" y="0"/>
                <wp:positionH relativeFrom="column">
                  <wp:posOffset>1409700</wp:posOffset>
                </wp:positionH>
                <wp:positionV relativeFrom="paragraph">
                  <wp:posOffset>92710</wp:posOffset>
                </wp:positionV>
                <wp:extent cx="0" cy="295275"/>
                <wp:effectExtent l="0" t="0" r="19050" b="9525"/>
                <wp:wrapNone/>
                <wp:docPr id="38" name="Straight Connector 38"/>
                <wp:cNvGraphicFramePr/>
                <a:graphic xmlns:a="http://schemas.openxmlformats.org/drawingml/2006/main">
                  <a:graphicData uri="http://schemas.microsoft.com/office/word/2010/wordprocessingShape">
                    <wps:wsp>
                      <wps:cNvCnPr/>
                      <wps:spPr>
                        <a:xfrm>
                          <a:off x="0" y="0"/>
                          <a:ext cx="0" cy="2952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7C4BE5D" id="Straight Connector 38" o:spid="_x0000_s1026" style="position:absolute;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1pt,7.3pt" to="111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" strokecolor="black [3200]" strokeweight=".5pt">
                <v:stroke dashstyle="dash" joinstyle="miter"/>
              </v:line>
            </w:pict>
          </mc:Fallback>
        </mc:AlternateContent>
      </w:r>
    </w:p>
    <w:p w:rsidR="00833CF3" w:rsidRPr="00FE1B76" w:rsidRDefault="00833CF3" w:rsidP="00E0349D">
      <w:pPr>
        <w:pStyle w:val="ListParagraph"/>
        <w:spacing w:line="360" w:lineRule="auto"/>
        <w:jc w:val="both"/>
        <w:rPr>
          <w:rFonts w:asciiTheme="majorBidi" w:hAnsiTheme="majorBidi" w:cstheme="majorBidi"/>
          <w:b/>
          <w:bCs/>
          <w:sz w:val="24"/>
          <w:szCs w:val="24"/>
          <w:vertAlign w:val="subscript"/>
          <w:lang w:val="id-ID"/>
        </w:rPr>
      </w:pPr>
      <w:r w:rsidRPr="00FE1B76">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4A25C5AC" wp14:editId="261D3EE3">
                <wp:simplePos x="0" y="0"/>
                <wp:positionH relativeFrom="column">
                  <wp:posOffset>1428750</wp:posOffset>
                </wp:positionH>
                <wp:positionV relativeFrom="paragraph">
                  <wp:posOffset>109220</wp:posOffset>
                </wp:positionV>
                <wp:extent cx="3562350" cy="0"/>
                <wp:effectExtent l="0" t="0" r="0" b="19050"/>
                <wp:wrapNone/>
                <wp:docPr id="23" name="Straight Connector 23"/>
                <wp:cNvGraphicFramePr/>
                <a:graphic xmlns:a="http://schemas.openxmlformats.org/drawingml/2006/main">
                  <a:graphicData uri="http://schemas.microsoft.com/office/word/2010/wordprocessingShape">
                    <wps:wsp>
                      <wps:cNvCnPr/>
                      <wps:spPr>
                        <a:xfrm>
                          <a:off x="0" y="0"/>
                          <a:ext cx="356235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24191F" id="Straight Connector 23"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12.5pt,8.6pt" to="393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" strokecolor="black [3200]" strokeweight=".5pt">
                <v:stroke dashstyle="dash" joinstyle="miter"/>
              </v:line>
            </w:pict>
          </mc:Fallback>
        </mc:AlternateContent>
      </w:r>
      <w:r w:rsidRPr="00FE1B76">
        <w:rPr>
          <w:rFonts w:asciiTheme="majorBidi" w:hAnsiTheme="majorBidi" w:cstheme="majorBidi"/>
          <w:b/>
          <w:bCs/>
          <w:sz w:val="24"/>
          <w:szCs w:val="24"/>
          <w:lang w:val="id-ID"/>
        </w:rPr>
        <w:tab/>
      </w:r>
      <w:r w:rsidRPr="00FE1B76">
        <w:rPr>
          <w:rFonts w:asciiTheme="majorBidi" w:hAnsiTheme="majorBidi" w:cstheme="majorBidi"/>
          <w:b/>
          <w:bCs/>
          <w:sz w:val="24"/>
          <w:szCs w:val="24"/>
          <w:lang w:val="id-ID"/>
        </w:rPr>
        <w:tab/>
      </w:r>
      <w:r w:rsidRPr="00FE1B76">
        <w:rPr>
          <w:rFonts w:asciiTheme="majorBidi" w:hAnsiTheme="majorBidi" w:cstheme="majorBidi"/>
          <w:b/>
          <w:bCs/>
          <w:sz w:val="24"/>
          <w:szCs w:val="24"/>
          <w:lang w:val="id-ID"/>
        </w:rPr>
        <w:tab/>
      </w:r>
      <w:r w:rsidRPr="00FE1B76">
        <w:rPr>
          <w:rFonts w:asciiTheme="majorBidi" w:hAnsiTheme="majorBidi" w:cstheme="majorBidi"/>
          <w:b/>
          <w:bCs/>
          <w:sz w:val="24"/>
          <w:szCs w:val="24"/>
          <w:lang w:val="id-ID"/>
        </w:rPr>
        <w:tab/>
      </w:r>
      <w:r w:rsidRPr="00FE1B76">
        <w:rPr>
          <w:rFonts w:asciiTheme="majorBidi" w:hAnsiTheme="majorBidi" w:cstheme="majorBidi"/>
          <w:b/>
          <w:bCs/>
          <w:sz w:val="24"/>
          <w:szCs w:val="24"/>
          <w:lang w:val="id-ID"/>
        </w:rPr>
        <w:tab/>
        <w:t>H</w:t>
      </w:r>
      <w:r w:rsidRPr="00FE1B76">
        <w:rPr>
          <w:rFonts w:asciiTheme="majorBidi" w:hAnsiTheme="majorBidi" w:cstheme="majorBidi"/>
          <w:b/>
          <w:bCs/>
          <w:sz w:val="24"/>
          <w:szCs w:val="24"/>
          <w:vertAlign w:val="subscript"/>
          <w:lang w:val="id-ID"/>
        </w:rPr>
        <w:t>4</w:t>
      </w:r>
    </w:p>
    <w:p w:rsidR="00716094" w:rsidRPr="00FE1B76" w:rsidRDefault="00716094" w:rsidP="00431E22">
      <w:pPr>
        <w:pStyle w:val="ListParagraph"/>
        <w:jc w:val="center"/>
        <w:rPr>
          <w:rFonts w:asciiTheme="majorBidi" w:hAnsiTheme="majorBidi" w:cstheme="majorBidi"/>
          <w:sz w:val="24"/>
          <w:szCs w:val="24"/>
          <w:lang w:val="id-ID"/>
        </w:rPr>
      </w:pPr>
      <w:r w:rsidRPr="00FE1B76">
        <w:rPr>
          <w:rFonts w:asciiTheme="majorBidi" w:hAnsiTheme="majorBidi" w:cstheme="majorBidi"/>
          <w:sz w:val="24"/>
          <w:szCs w:val="24"/>
          <w:lang w:val="id-ID"/>
        </w:rPr>
        <w:t>Gambar II. 2</w:t>
      </w:r>
    </w:p>
    <w:p w:rsidR="00716094" w:rsidRPr="00FE1B76" w:rsidRDefault="00716094" w:rsidP="00431E22">
      <w:pPr>
        <w:pStyle w:val="ListParagraph"/>
        <w:jc w:val="center"/>
        <w:rPr>
          <w:rFonts w:asciiTheme="majorBidi" w:hAnsiTheme="majorBidi" w:cstheme="majorBidi"/>
          <w:sz w:val="24"/>
          <w:szCs w:val="24"/>
          <w:lang w:val="id-ID"/>
        </w:rPr>
      </w:pPr>
      <w:r w:rsidRPr="00FE1B76">
        <w:rPr>
          <w:rFonts w:asciiTheme="majorBidi" w:hAnsiTheme="majorBidi" w:cstheme="majorBidi"/>
          <w:sz w:val="24"/>
          <w:szCs w:val="24"/>
          <w:lang w:val="id-ID"/>
        </w:rPr>
        <w:t>Kerangka Berfikir</w:t>
      </w:r>
    </w:p>
    <w:p w:rsidR="00E0349D" w:rsidRPr="00FE1B76" w:rsidRDefault="00833CF3" w:rsidP="006A596D">
      <w:pPr>
        <w:pStyle w:val="Heading2"/>
        <w:numPr>
          <w:ilvl w:val="0"/>
          <w:numId w:val="40"/>
        </w:numPr>
        <w:spacing w:line="480" w:lineRule="auto"/>
        <w:ind w:left="426"/>
        <w:rPr>
          <w:rFonts w:asciiTheme="majorBidi" w:hAnsiTheme="majorBidi"/>
          <w:i w:val="0"/>
          <w:iCs w:val="0"/>
          <w:sz w:val="24"/>
          <w:szCs w:val="24"/>
          <w:lang w:val="id-ID"/>
        </w:rPr>
      </w:pPr>
      <w:bookmarkStart w:id="24" w:name="_Toc94640437"/>
      <w:r w:rsidRPr="00FE1B76">
        <w:rPr>
          <w:rFonts w:asciiTheme="majorBidi" w:hAnsiTheme="majorBidi"/>
          <w:i w:val="0"/>
          <w:iCs w:val="0"/>
          <w:sz w:val="24"/>
          <w:szCs w:val="24"/>
          <w:lang w:val="id-ID"/>
        </w:rPr>
        <w:t>Hipotesis</w:t>
      </w:r>
      <w:bookmarkEnd w:id="24"/>
    </w:p>
    <w:p w:rsidR="00833CF3" w:rsidRPr="00FE1B76" w:rsidRDefault="00833CF3" w:rsidP="00AF0B37">
      <w:pPr>
        <w:pStyle w:val="ListParagraph"/>
        <w:spacing w:line="480" w:lineRule="auto"/>
        <w:ind w:left="426" w:firstLine="720"/>
        <w:contextualSpacing w:val="0"/>
        <w:jc w:val="both"/>
        <w:rPr>
          <w:rStyle w:val="markedcontent"/>
          <w:rFonts w:asciiTheme="majorBidi" w:hAnsiTheme="majorBidi" w:cstheme="majorBidi"/>
          <w:sz w:val="24"/>
          <w:szCs w:val="24"/>
        </w:rPr>
      </w:pPr>
      <w:r w:rsidRPr="00FE1B76">
        <w:rPr>
          <w:rStyle w:val="markedcontent"/>
          <w:rFonts w:asciiTheme="majorBidi" w:hAnsiTheme="majorBidi" w:cstheme="majorBidi"/>
          <w:sz w:val="24"/>
          <w:szCs w:val="24"/>
        </w:rPr>
        <w:t xml:space="preserve">Hipotesis merupakan hasil jawaban sementara terhadap rumusan </w:t>
      </w:r>
      <w:r w:rsidRPr="00FE1B76">
        <w:rPr>
          <w:rFonts w:asciiTheme="majorBidi" w:hAnsiTheme="majorBidi" w:cstheme="majorBidi"/>
          <w:sz w:val="24"/>
          <w:szCs w:val="24"/>
        </w:rPr>
        <w:br/>
      </w:r>
      <w:r w:rsidRPr="00FE1B76">
        <w:rPr>
          <w:rStyle w:val="markedcontent"/>
          <w:rFonts w:asciiTheme="majorBidi" w:hAnsiTheme="majorBidi" w:cstheme="majorBidi"/>
          <w:sz w:val="24"/>
          <w:szCs w:val="24"/>
        </w:rPr>
        <w:t xml:space="preserve">masalah. Berdasarkan kerangka pemikiran teoritis maka dapat disimpulkan </w:t>
      </w:r>
      <w:r w:rsidRPr="00FE1B76">
        <w:rPr>
          <w:rFonts w:asciiTheme="majorBidi" w:hAnsiTheme="majorBidi" w:cstheme="majorBidi"/>
          <w:sz w:val="24"/>
          <w:szCs w:val="24"/>
        </w:rPr>
        <w:br/>
      </w:r>
      <w:r w:rsidRPr="00FE1B76">
        <w:rPr>
          <w:rStyle w:val="markedcontent"/>
          <w:rFonts w:asciiTheme="majorBidi" w:hAnsiTheme="majorBidi" w:cstheme="majorBidi"/>
          <w:sz w:val="24"/>
          <w:szCs w:val="24"/>
        </w:rPr>
        <w:t xml:space="preserve">hipotesis dari </w:t>
      </w:r>
      <w:r w:rsidRPr="00FE1B76">
        <w:rPr>
          <w:rStyle w:val="markedcontent"/>
          <w:rFonts w:asciiTheme="majorBidi" w:hAnsiTheme="majorBidi" w:cstheme="majorBidi"/>
          <w:sz w:val="24"/>
          <w:szCs w:val="24"/>
          <w:lang w:val="id-ID"/>
        </w:rPr>
        <w:t xml:space="preserve">Etos kerja, Kedisiplinan dan Kinerja Karyawan pengaruhnya terhadap Produktivitas kerja karyawan </w:t>
      </w:r>
      <w:r w:rsidRPr="00FE1B76">
        <w:rPr>
          <w:rStyle w:val="markedcontent"/>
          <w:rFonts w:asciiTheme="majorBidi" w:hAnsiTheme="majorBidi" w:cstheme="majorBidi"/>
          <w:sz w:val="24"/>
          <w:szCs w:val="24"/>
        </w:rPr>
        <w:t xml:space="preserve">yaitu sebagai berikut : </w:t>
      </w:r>
    </w:p>
    <w:p w:rsidR="00833CF3" w:rsidRPr="00FE1B76" w:rsidRDefault="00833CF3" w:rsidP="006A596D">
      <w:pPr>
        <w:pStyle w:val="ListParagraph"/>
        <w:numPr>
          <w:ilvl w:val="0"/>
          <w:numId w:val="12"/>
        </w:numPr>
        <w:spacing w:line="480" w:lineRule="auto"/>
        <w:ind w:left="1134"/>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Pengaruh Etos kerja terhadap produktivitas kerja karyawan</w:t>
      </w:r>
    </w:p>
    <w:p w:rsidR="00833CF3" w:rsidRPr="00AF0B37" w:rsidRDefault="00833CF3" w:rsidP="00F067DE">
      <w:pPr>
        <w:pStyle w:val="ListParagraph"/>
        <w:spacing w:line="480" w:lineRule="auto"/>
        <w:ind w:left="1134" w:firstLine="447"/>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 xml:space="preserve">Berdasakan penelitian Saleh dan Utomo (2018) tentang pengaruh Etos kerja terhadap Produktivitas kerja karyawan. Menyatakan bahwa terdapat pengaruh positif namun tidak signifikan etos kerja terhadap produktivitas kerja karyawan. Maka peneliti mengambil hipotesis (1) </w:t>
      </w:r>
      <w:r w:rsidRPr="00FE1B76">
        <w:rPr>
          <w:rStyle w:val="markedcontent"/>
          <w:rFonts w:asciiTheme="majorBidi" w:hAnsiTheme="majorBidi" w:cstheme="majorBidi"/>
          <w:sz w:val="24"/>
          <w:szCs w:val="24"/>
          <w:lang w:val="id-ID"/>
        </w:rPr>
        <w:lastRenderedPageBreak/>
        <w:t>variabel etos kerja berpengaruh positif terhadap produktivitas kerja karyawan.</w:t>
      </w:r>
    </w:p>
    <w:p w:rsidR="00833CF3" w:rsidRPr="00FE1B76" w:rsidRDefault="00833CF3" w:rsidP="006A596D">
      <w:pPr>
        <w:pStyle w:val="ListParagraph"/>
        <w:numPr>
          <w:ilvl w:val="0"/>
          <w:numId w:val="12"/>
        </w:numPr>
        <w:spacing w:line="480" w:lineRule="auto"/>
        <w:ind w:left="1134"/>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Pengaruh disiplin kerja terhadap produktivitas kerja karyawan</w:t>
      </w:r>
    </w:p>
    <w:p w:rsidR="00833CF3" w:rsidRPr="00FE1B76" w:rsidRDefault="00833CF3" w:rsidP="00431E22">
      <w:pPr>
        <w:pStyle w:val="ListParagraph"/>
        <w:spacing w:line="480" w:lineRule="auto"/>
        <w:ind w:left="1134" w:firstLine="447"/>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Berdasarkan penelitian Saleh dan Utomo (2018) tentang pengaruh kedisiplinan kerja terhadap produktivitas kerja karyawan. Menyatakan bahwa terdapat pengaruh positif namun tidak signifikan disiplin kerja terhadap produktivitas kerja. Maka peneliti mengambil hipotesis (2) variabel kedisiplinan berpengaruh positif terhadap produktivitas kerja karyawan.</w:t>
      </w:r>
    </w:p>
    <w:p w:rsidR="00833CF3" w:rsidRPr="00FE1B76" w:rsidRDefault="00833CF3" w:rsidP="006A596D">
      <w:pPr>
        <w:pStyle w:val="ListParagraph"/>
        <w:numPr>
          <w:ilvl w:val="0"/>
          <w:numId w:val="12"/>
        </w:numPr>
        <w:spacing w:line="480" w:lineRule="auto"/>
        <w:ind w:left="1134"/>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Pengaruh motivasi kerja terhadap produktivitas kerja karyawan</w:t>
      </w:r>
    </w:p>
    <w:p w:rsidR="00833CF3" w:rsidRPr="00FE1B76" w:rsidRDefault="00833CF3" w:rsidP="00431E22">
      <w:pPr>
        <w:pStyle w:val="ListParagraph"/>
        <w:spacing w:line="480" w:lineRule="auto"/>
        <w:ind w:left="1134" w:firstLine="447"/>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Berdasarkan penelitian Sunarsi (2018) tentang pengaruh motivasi kerja terhadap produktivitas kerja karyawan. Menyatakan bahwa motivasi kerja memberikan pengaruh terhadap produktivitas kerja karyawan. Maka peneliti mengambil hipotesis (3) variabel motivasi kerja berpengaruh terhadap produktivitas kerja karyawan.</w:t>
      </w:r>
    </w:p>
    <w:p w:rsidR="00833CF3" w:rsidRPr="00FE1B76" w:rsidRDefault="00833CF3" w:rsidP="006A596D">
      <w:pPr>
        <w:pStyle w:val="ListParagraph"/>
        <w:numPr>
          <w:ilvl w:val="0"/>
          <w:numId w:val="12"/>
        </w:numPr>
        <w:spacing w:line="480" w:lineRule="auto"/>
        <w:ind w:left="1134"/>
        <w:jc w:val="both"/>
        <w:rPr>
          <w:rStyle w:val="markedcontent"/>
          <w:rFonts w:asciiTheme="majorBidi" w:hAnsiTheme="majorBidi" w:cstheme="majorBidi"/>
          <w:sz w:val="24"/>
          <w:szCs w:val="24"/>
          <w:lang w:val="id-ID"/>
        </w:rPr>
      </w:pPr>
      <w:r w:rsidRPr="00FE1B76">
        <w:rPr>
          <w:rStyle w:val="markedcontent"/>
          <w:rFonts w:asciiTheme="majorBidi" w:hAnsiTheme="majorBidi" w:cstheme="majorBidi"/>
          <w:sz w:val="24"/>
          <w:szCs w:val="24"/>
          <w:lang w:val="id-ID"/>
        </w:rPr>
        <w:t>Pengaruh secara simultan etos kerja, disiplin kerja, motivasi kerja terhadap produktivitas kerja karyawan</w:t>
      </w:r>
    </w:p>
    <w:p w:rsidR="00F36FD9" w:rsidRPr="00FE1B76" w:rsidRDefault="00833CF3" w:rsidP="00BE31F5">
      <w:pPr>
        <w:pStyle w:val="ListParagraph"/>
        <w:spacing w:line="480" w:lineRule="auto"/>
        <w:ind w:left="1134" w:firstLine="447"/>
        <w:jc w:val="both"/>
        <w:rPr>
          <w:rFonts w:asciiTheme="majorBidi" w:hAnsiTheme="majorBidi" w:cstheme="majorBidi"/>
          <w:color w:val="000000"/>
          <w:sz w:val="24"/>
          <w:szCs w:val="24"/>
          <w:lang w:val="id-ID"/>
        </w:rPr>
      </w:pPr>
      <w:r w:rsidRPr="00FE1B76">
        <w:rPr>
          <w:rStyle w:val="markedcontent"/>
          <w:rFonts w:asciiTheme="majorBidi" w:hAnsiTheme="majorBidi" w:cstheme="majorBidi"/>
          <w:sz w:val="24"/>
          <w:szCs w:val="24"/>
          <w:lang w:val="id-ID"/>
        </w:rPr>
        <w:t xml:space="preserve">Berdasarkan penelitian Saleh dan Utomo (2018) tentang pengaruh secara simultan etos kerja, disiplin kerja, motivasi kerja terhadap produktivitas kerja karyawan. Menyatakan bahwa etos kerja, disiplin kerja, motivasi kerja berpengaruh secara simultan terhadap produktivitas kerja karyawan. Maka peneliti mengambil hipotesis (4) </w:t>
      </w:r>
      <w:r w:rsidRPr="00FE1B76">
        <w:rPr>
          <w:rStyle w:val="markedcontent"/>
          <w:rFonts w:asciiTheme="majorBidi" w:hAnsiTheme="majorBidi" w:cstheme="majorBidi"/>
          <w:sz w:val="24"/>
          <w:szCs w:val="24"/>
          <w:lang w:val="id-ID"/>
        </w:rPr>
        <w:lastRenderedPageBreak/>
        <w:t>variabel etos kerja, disiplin kerja, motivasi kerja berpengaruh terhadap produktivitas kerja karyawan.</w:t>
      </w:r>
    </w:p>
    <w:p w:rsidR="00F36FD9" w:rsidRPr="00FE1B76" w:rsidRDefault="00F36FD9" w:rsidP="00F36FD9">
      <w:pPr>
        <w:autoSpaceDE w:val="0"/>
        <w:autoSpaceDN w:val="0"/>
        <w:adjustRightInd w:val="0"/>
        <w:spacing w:line="480" w:lineRule="auto"/>
        <w:rPr>
          <w:rFonts w:asciiTheme="majorBidi" w:eastAsiaTheme="minorHAnsi" w:hAnsiTheme="majorBidi" w:cstheme="majorBidi"/>
          <w:b/>
          <w:bCs/>
          <w:sz w:val="24"/>
          <w:szCs w:val="24"/>
          <w:lang w:val="id-ID"/>
        </w:rPr>
      </w:pPr>
    </w:p>
    <w:sectPr w:rsidR="00F36FD9" w:rsidRPr="00FE1B76" w:rsidSect="001D65E8">
      <w:headerReference w:type="default" r:id="rId9"/>
      <w:pgSz w:w="11907" w:h="16839" w:code="9"/>
      <w:pgMar w:top="1701" w:right="2268" w:bottom="226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6F55" w:rsidRDefault="00F96F55" w:rsidP="00E41147">
      <w:r>
        <w:separator/>
      </w:r>
    </w:p>
  </w:endnote>
  <w:endnote w:type="continuationSeparator" w:id="0">
    <w:p w:rsidR="00F96F55" w:rsidRDefault="00F96F55" w:rsidP="00E41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UI">
    <w:panose1 w:val="020B05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6F55" w:rsidRDefault="00F96F55" w:rsidP="00E41147">
      <w:r>
        <w:separator/>
      </w:r>
    </w:p>
  </w:footnote>
  <w:footnote w:type="continuationSeparator" w:id="0">
    <w:p w:rsidR="00F96F55" w:rsidRDefault="00F96F55" w:rsidP="00E411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9091704"/>
      <w:docPartObj>
        <w:docPartGallery w:val="Page Numbers (Top of Page)"/>
        <w:docPartUnique/>
      </w:docPartObj>
    </w:sdtPr>
    <w:sdtEndPr>
      <w:rPr>
        <w:noProof/>
      </w:rPr>
    </w:sdtEndPr>
    <w:sdtContent>
      <w:p w:rsidR="006E56D4" w:rsidRDefault="006E56D4">
        <w:pPr>
          <w:pStyle w:val="Header"/>
          <w:jc w:val="right"/>
        </w:pPr>
        <w:r>
          <w:fldChar w:fldCharType="begin"/>
        </w:r>
        <w:r>
          <w:instrText xml:space="preserve"> PAGE   \* MERGEFORMAT </w:instrText>
        </w:r>
        <w:r>
          <w:fldChar w:fldCharType="separate"/>
        </w:r>
        <w:r w:rsidR="00BE31F5">
          <w:rPr>
            <w:noProof/>
          </w:rPr>
          <w:t>20</w:t>
        </w:r>
        <w:r>
          <w:rPr>
            <w:noProof/>
          </w:rPr>
          <w:fldChar w:fldCharType="end"/>
        </w:r>
      </w:p>
    </w:sdtContent>
  </w:sdt>
  <w:p w:rsidR="006E56D4" w:rsidRDefault="006E56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C06B9"/>
    <w:multiLevelType w:val="hybridMultilevel"/>
    <w:tmpl w:val="4F3AD7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5E113C"/>
    <w:multiLevelType w:val="hybridMultilevel"/>
    <w:tmpl w:val="9184DADC"/>
    <w:lvl w:ilvl="0" w:tplc="B4080EC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003CC8"/>
    <w:multiLevelType w:val="hybridMultilevel"/>
    <w:tmpl w:val="05CA7106"/>
    <w:lvl w:ilvl="0" w:tplc="39C00138">
      <w:start w:val="1"/>
      <w:numFmt w:val="decimal"/>
      <w:lvlText w:val="%1."/>
      <w:lvlJc w:val="left"/>
      <w:pPr>
        <w:ind w:left="974" w:hanging="360"/>
      </w:pPr>
      <w:rPr>
        <w:rFonts w:hint="default"/>
      </w:rPr>
    </w:lvl>
    <w:lvl w:ilvl="1" w:tplc="04090019" w:tentative="1">
      <w:start w:val="1"/>
      <w:numFmt w:val="lowerLetter"/>
      <w:lvlText w:val="%2."/>
      <w:lvlJc w:val="left"/>
      <w:pPr>
        <w:ind w:left="1694" w:hanging="360"/>
      </w:pPr>
    </w:lvl>
    <w:lvl w:ilvl="2" w:tplc="0409001B" w:tentative="1">
      <w:start w:val="1"/>
      <w:numFmt w:val="lowerRoman"/>
      <w:lvlText w:val="%3."/>
      <w:lvlJc w:val="right"/>
      <w:pPr>
        <w:ind w:left="2414" w:hanging="180"/>
      </w:pPr>
    </w:lvl>
    <w:lvl w:ilvl="3" w:tplc="0409000F" w:tentative="1">
      <w:start w:val="1"/>
      <w:numFmt w:val="decimal"/>
      <w:lvlText w:val="%4."/>
      <w:lvlJc w:val="left"/>
      <w:pPr>
        <w:ind w:left="3134" w:hanging="360"/>
      </w:pPr>
    </w:lvl>
    <w:lvl w:ilvl="4" w:tplc="04090019" w:tentative="1">
      <w:start w:val="1"/>
      <w:numFmt w:val="lowerLetter"/>
      <w:lvlText w:val="%5."/>
      <w:lvlJc w:val="left"/>
      <w:pPr>
        <w:ind w:left="3854" w:hanging="360"/>
      </w:pPr>
    </w:lvl>
    <w:lvl w:ilvl="5" w:tplc="0409001B" w:tentative="1">
      <w:start w:val="1"/>
      <w:numFmt w:val="lowerRoman"/>
      <w:lvlText w:val="%6."/>
      <w:lvlJc w:val="right"/>
      <w:pPr>
        <w:ind w:left="4574" w:hanging="180"/>
      </w:pPr>
    </w:lvl>
    <w:lvl w:ilvl="6" w:tplc="0409000F" w:tentative="1">
      <w:start w:val="1"/>
      <w:numFmt w:val="decimal"/>
      <w:lvlText w:val="%7."/>
      <w:lvlJc w:val="left"/>
      <w:pPr>
        <w:ind w:left="5294" w:hanging="360"/>
      </w:pPr>
    </w:lvl>
    <w:lvl w:ilvl="7" w:tplc="04090019" w:tentative="1">
      <w:start w:val="1"/>
      <w:numFmt w:val="lowerLetter"/>
      <w:lvlText w:val="%8."/>
      <w:lvlJc w:val="left"/>
      <w:pPr>
        <w:ind w:left="6014" w:hanging="360"/>
      </w:pPr>
    </w:lvl>
    <w:lvl w:ilvl="8" w:tplc="0409001B" w:tentative="1">
      <w:start w:val="1"/>
      <w:numFmt w:val="lowerRoman"/>
      <w:lvlText w:val="%9."/>
      <w:lvlJc w:val="right"/>
      <w:pPr>
        <w:ind w:left="6734" w:hanging="180"/>
      </w:pPr>
    </w:lvl>
  </w:abstractNum>
  <w:abstractNum w:abstractNumId="3">
    <w:nsid w:val="09775223"/>
    <w:multiLevelType w:val="hybridMultilevel"/>
    <w:tmpl w:val="9716B972"/>
    <w:lvl w:ilvl="0" w:tplc="3E7CA4BC">
      <w:start w:val="1"/>
      <w:numFmt w:val="lowerLetter"/>
      <w:lvlText w:val="%1."/>
      <w:lvlJc w:val="left"/>
      <w:pPr>
        <w:ind w:left="1800" w:hanging="360"/>
      </w:pPr>
    </w:lvl>
    <w:lvl w:ilvl="1" w:tplc="D32CB930">
      <w:start w:val="1"/>
      <w:numFmt w:val="lowerLetter"/>
      <w:lvlText w:val="%2."/>
      <w:lvlJc w:val="left"/>
      <w:pPr>
        <w:ind w:left="2520" w:hanging="360"/>
      </w:pPr>
      <w:rPr>
        <w:b w:val="0"/>
        <w:bCs w:val="0"/>
      </w:r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CE78586A">
      <w:start w:val="1"/>
      <w:numFmt w:val="decimal"/>
      <w:lvlText w:val="%7."/>
      <w:lvlJc w:val="left"/>
      <w:pPr>
        <w:ind w:left="6120" w:hanging="360"/>
      </w:pPr>
      <w:rPr>
        <w:b/>
        <w:bCs/>
      </w:r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nsid w:val="09E0750C"/>
    <w:multiLevelType w:val="hybridMultilevel"/>
    <w:tmpl w:val="63DC68DA"/>
    <w:lvl w:ilvl="0" w:tplc="8EF8303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0D163326"/>
    <w:multiLevelType w:val="hybridMultilevel"/>
    <w:tmpl w:val="F00A5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D07049"/>
    <w:multiLevelType w:val="hybridMultilevel"/>
    <w:tmpl w:val="6CD8F3AC"/>
    <w:lvl w:ilvl="0" w:tplc="74A8D8A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95916D1"/>
    <w:multiLevelType w:val="hybridMultilevel"/>
    <w:tmpl w:val="63CAA8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8C5B83"/>
    <w:multiLevelType w:val="hybridMultilevel"/>
    <w:tmpl w:val="0B76E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0A0289"/>
    <w:multiLevelType w:val="hybridMultilevel"/>
    <w:tmpl w:val="EE442A06"/>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0">
    <w:nsid w:val="25351BDB"/>
    <w:multiLevelType w:val="hybridMultilevel"/>
    <w:tmpl w:val="6F82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B1157F"/>
    <w:multiLevelType w:val="hybridMultilevel"/>
    <w:tmpl w:val="1DF6D622"/>
    <w:lvl w:ilvl="0" w:tplc="246CAA0E">
      <w:start w:val="1"/>
      <w:numFmt w:val="lowerLetter"/>
      <w:lvlText w:val="%1."/>
      <w:lvlJc w:val="left"/>
      <w:pPr>
        <w:ind w:left="1800" w:hanging="360"/>
      </w:pPr>
    </w:lvl>
    <w:lvl w:ilvl="1" w:tplc="7DC6A0BC">
      <w:start w:val="1"/>
      <w:numFmt w:val="decimal"/>
      <w:lvlText w:val="%2."/>
      <w:lvlJc w:val="left"/>
      <w:pPr>
        <w:ind w:left="2520" w:hanging="360"/>
      </w:pPr>
      <w:rPr>
        <w:rFonts w:asciiTheme="majorBidi" w:eastAsia="Times New Roman" w:hAnsiTheme="majorBidi" w:cstheme="majorBidi"/>
        <w:b w:val="0"/>
        <w:bCs w:val="0"/>
      </w:rPr>
    </w:lvl>
    <w:lvl w:ilvl="2" w:tplc="0409001B">
      <w:start w:val="1"/>
      <w:numFmt w:val="lowerRoman"/>
      <w:lvlText w:val="%3."/>
      <w:lvlJc w:val="right"/>
      <w:pPr>
        <w:ind w:left="3240" w:hanging="180"/>
      </w:pPr>
    </w:lvl>
    <w:lvl w:ilvl="3" w:tplc="4A503A82">
      <w:start w:val="1"/>
      <w:numFmt w:val="decimal"/>
      <w:lvlText w:val="%4."/>
      <w:lvlJc w:val="left"/>
      <w:pPr>
        <w:ind w:left="3960" w:hanging="360"/>
      </w:pPr>
      <w:rPr>
        <w:b w:val="0"/>
        <w:bCs w:val="0"/>
      </w:rPr>
    </w:lvl>
    <w:lvl w:ilvl="4" w:tplc="35848E1E">
      <w:start w:val="1"/>
      <w:numFmt w:val="lowerLetter"/>
      <w:lvlText w:val="%5."/>
      <w:lvlJc w:val="left"/>
      <w:pPr>
        <w:ind w:left="4680" w:hanging="360"/>
      </w:pPr>
      <w:rPr>
        <w:b w:val="0"/>
        <w:bCs w:val="0"/>
      </w:r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nsid w:val="27022B09"/>
    <w:multiLevelType w:val="hybridMultilevel"/>
    <w:tmpl w:val="48FC6718"/>
    <w:lvl w:ilvl="0" w:tplc="04090015">
      <w:start w:val="1"/>
      <w:numFmt w:val="upperLetter"/>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A07399"/>
    <w:multiLevelType w:val="multilevel"/>
    <w:tmpl w:val="1046CE9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4">
    <w:nsid w:val="2AF53626"/>
    <w:multiLevelType w:val="hybridMultilevel"/>
    <w:tmpl w:val="989ABE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061E48"/>
    <w:multiLevelType w:val="hybridMultilevel"/>
    <w:tmpl w:val="6CC086D6"/>
    <w:lvl w:ilvl="0" w:tplc="041E44B0">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6">
    <w:nsid w:val="3B557A6A"/>
    <w:multiLevelType w:val="hybridMultilevel"/>
    <w:tmpl w:val="A84624AA"/>
    <w:lvl w:ilvl="0" w:tplc="16506E5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403E5315"/>
    <w:multiLevelType w:val="hybridMultilevel"/>
    <w:tmpl w:val="DAE060B0"/>
    <w:lvl w:ilvl="0" w:tplc="3F98244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4064790D"/>
    <w:multiLevelType w:val="hybridMultilevel"/>
    <w:tmpl w:val="8CC28168"/>
    <w:lvl w:ilvl="0" w:tplc="1914924A">
      <w:start w:val="1"/>
      <w:numFmt w:val="lowerLetter"/>
      <w:lvlText w:val="%1."/>
      <w:lvlJc w:val="left"/>
      <w:pPr>
        <w:ind w:left="720" w:hanging="360"/>
      </w:pPr>
      <w:rPr>
        <w:rFonts w:asciiTheme="majorBidi" w:eastAsia="Times New Roman" w:hAnsiTheme="majorBidi" w:cstheme="maj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2A6D85"/>
    <w:multiLevelType w:val="hybridMultilevel"/>
    <w:tmpl w:val="C5B2F8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1E7FE9"/>
    <w:multiLevelType w:val="hybridMultilevel"/>
    <w:tmpl w:val="AE883DB8"/>
    <w:lvl w:ilvl="0" w:tplc="6BF4F1A2">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E29E83BC">
      <w:start w:val="1"/>
      <w:numFmt w:val="decimal"/>
      <w:lvlText w:val="%4."/>
      <w:lvlJc w:val="left"/>
      <w:pPr>
        <w:ind w:left="4320" w:hanging="360"/>
      </w:pPr>
      <w:rPr>
        <w:b w:val="0"/>
        <w:bCs w:val="0"/>
      </w:rPr>
    </w:lvl>
    <w:lvl w:ilvl="4" w:tplc="8050057A">
      <w:start w:val="1"/>
      <w:numFmt w:val="lowerLetter"/>
      <w:lvlText w:val="%5."/>
      <w:lvlJc w:val="left"/>
      <w:pPr>
        <w:ind w:left="5040" w:hanging="360"/>
      </w:pPr>
      <w:rPr>
        <w:b w:val="0"/>
        <w:bCs w:val="0"/>
      </w:rPr>
    </w:lvl>
    <w:lvl w:ilvl="5" w:tplc="0409001B">
      <w:start w:val="1"/>
      <w:numFmt w:val="lowerRoman"/>
      <w:lvlText w:val="%6."/>
      <w:lvlJc w:val="right"/>
      <w:pPr>
        <w:ind w:left="5760" w:hanging="180"/>
      </w:pPr>
    </w:lvl>
    <w:lvl w:ilvl="6" w:tplc="4C2C85E2">
      <w:start w:val="1"/>
      <w:numFmt w:val="decimal"/>
      <w:lvlText w:val="%7."/>
      <w:lvlJc w:val="left"/>
      <w:pPr>
        <w:ind w:left="6480" w:hanging="360"/>
      </w:pPr>
      <w:rPr>
        <w:b w:val="0"/>
        <w:bCs w:val="0"/>
      </w:r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1">
    <w:nsid w:val="4792002B"/>
    <w:multiLevelType w:val="hybridMultilevel"/>
    <w:tmpl w:val="EC7E37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9F0F4D"/>
    <w:multiLevelType w:val="hybridMultilevel"/>
    <w:tmpl w:val="C3181BA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BCB6D9C"/>
    <w:multiLevelType w:val="hybridMultilevel"/>
    <w:tmpl w:val="A4668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2D37EB"/>
    <w:multiLevelType w:val="hybridMultilevel"/>
    <w:tmpl w:val="F7D8E5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800A98"/>
    <w:multiLevelType w:val="hybridMultilevel"/>
    <w:tmpl w:val="033EDF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F008E2"/>
    <w:multiLevelType w:val="hybridMultilevel"/>
    <w:tmpl w:val="4922EE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7A3473E"/>
    <w:multiLevelType w:val="hybridMultilevel"/>
    <w:tmpl w:val="B4BE9118"/>
    <w:lvl w:ilvl="0" w:tplc="FB50B8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9F1375E"/>
    <w:multiLevelType w:val="hybridMultilevel"/>
    <w:tmpl w:val="E4EE2102"/>
    <w:lvl w:ilvl="0" w:tplc="B1FEF882">
      <w:start w:val="1"/>
      <w:numFmt w:val="decimal"/>
      <w:lvlText w:val="%1."/>
      <w:lvlJc w:val="left"/>
      <w:pPr>
        <w:ind w:left="1800" w:hanging="360"/>
      </w:pPr>
      <w:rPr>
        <w:rFonts w:hint="default"/>
        <w:i w:val="0"/>
        <w:iCs w:val="0"/>
        <w:vertAlign w:val="baseli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59F5560F"/>
    <w:multiLevelType w:val="hybridMultilevel"/>
    <w:tmpl w:val="26D634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5A2D3E5E"/>
    <w:multiLevelType w:val="hybridMultilevel"/>
    <w:tmpl w:val="F7D8E5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4D5071"/>
    <w:multiLevelType w:val="hybridMultilevel"/>
    <w:tmpl w:val="B4384874"/>
    <w:lvl w:ilvl="0" w:tplc="D98EADF4">
      <w:start w:val="1"/>
      <w:numFmt w:val="decimal"/>
      <w:lvlText w:val="%1."/>
      <w:lvlJc w:val="left"/>
      <w:pPr>
        <w:ind w:left="1571" w:hanging="360"/>
      </w:pPr>
      <w:rPr>
        <w:rFonts w:ascii="Times New Roman" w:eastAsiaTheme="minorHAnsi" w:hAnsi="Times New Roman" w:cs="Times New Roman"/>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602B0DA7"/>
    <w:multiLevelType w:val="hybridMultilevel"/>
    <w:tmpl w:val="C81C4FA2"/>
    <w:lvl w:ilvl="0" w:tplc="2124E74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611E794F"/>
    <w:multiLevelType w:val="hybridMultilevel"/>
    <w:tmpl w:val="283E4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0D446F"/>
    <w:multiLevelType w:val="hybridMultilevel"/>
    <w:tmpl w:val="1BBE99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5D0200A"/>
    <w:multiLevelType w:val="hybridMultilevel"/>
    <w:tmpl w:val="2C868FD6"/>
    <w:lvl w:ilvl="0" w:tplc="AAF028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7167F65"/>
    <w:multiLevelType w:val="hybridMultilevel"/>
    <w:tmpl w:val="EEAE1E90"/>
    <w:lvl w:ilvl="0" w:tplc="E03279B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nsid w:val="702624B4"/>
    <w:multiLevelType w:val="hybridMultilevel"/>
    <w:tmpl w:val="B87C03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A36788"/>
    <w:multiLevelType w:val="hybridMultilevel"/>
    <w:tmpl w:val="B462875E"/>
    <w:lvl w:ilvl="0" w:tplc="A5FA027A">
      <w:start w:val="1"/>
      <w:numFmt w:val="lowerLetter"/>
      <w:lvlText w:val="%1."/>
      <w:lvlJc w:val="left"/>
      <w:pPr>
        <w:ind w:left="1440" w:hanging="360"/>
      </w:pPr>
      <w:rPr>
        <w:rFonts w:hint="default"/>
        <w:lang w:val="id-ID"/>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6306968"/>
    <w:multiLevelType w:val="hybridMultilevel"/>
    <w:tmpl w:val="7E2CE880"/>
    <w:lvl w:ilvl="0" w:tplc="34FAA85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7BF3683B"/>
    <w:multiLevelType w:val="hybridMultilevel"/>
    <w:tmpl w:val="4FB0794C"/>
    <w:lvl w:ilvl="0" w:tplc="501804BE">
      <w:start w:val="2"/>
      <w:numFmt w:val="decimal"/>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start w:val="1"/>
      <w:numFmt w:val="decimal"/>
      <w:lvlText w:val="%4."/>
      <w:lvlJc w:val="left"/>
      <w:pPr>
        <w:ind w:left="4363" w:hanging="360"/>
      </w:pPr>
    </w:lvl>
    <w:lvl w:ilvl="4" w:tplc="04090019">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1">
    <w:nsid w:val="7C0D569F"/>
    <w:multiLevelType w:val="hybridMultilevel"/>
    <w:tmpl w:val="8FE24F80"/>
    <w:lvl w:ilvl="0" w:tplc="9EDE3810">
      <w:start w:val="1"/>
      <w:numFmt w:val="lowerLetter"/>
      <w:lvlText w:val="%1."/>
      <w:lvlJc w:val="left"/>
      <w:pPr>
        <w:ind w:left="1920" w:hanging="360"/>
      </w:pPr>
      <w:rPr>
        <w:rFonts w:asciiTheme="majorBidi" w:eastAsia="Times New Roman" w:hAnsiTheme="majorBidi" w:cstheme="majorBidi"/>
      </w:rPr>
    </w:lvl>
    <w:lvl w:ilvl="1" w:tplc="68388DAE">
      <w:start w:val="1"/>
      <w:numFmt w:val="upperLetter"/>
      <w:lvlText w:val="%2."/>
      <w:lvlJc w:val="left"/>
      <w:pPr>
        <w:ind w:left="2640" w:hanging="360"/>
      </w:pPr>
      <w:rPr>
        <w:rFonts w:asciiTheme="majorBidi" w:eastAsiaTheme="majorEastAsia" w:hAnsiTheme="majorBidi" w:cstheme="majorBidi"/>
        <w:b/>
        <w:bCs/>
      </w:rPr>
    </w:lvl>
    <w:lvl w:ilvl="2" w:tplc="7B1084B4">
      <w:start w:val="1"/>
      <w:numFmt w:val="decimal"/>
      <w:lvlText w:val="%3."/>
      <w:lvlJc w:val="left"/>
      <w:pPr>
        <w:ind w:left="3540" w:hanging="360"/>
      </w:pPr>
      <w:rPr>
        <w:rFonts w:hint="default"/>
        <w:b w:val="0"/>
        <w:bCs w:val="0"/>
      </w:rPr>
    </w:lvl>
    <w:lvl w:ilvl="3" w:tplc="E2E85D5E">
      <w:start w:val="1"/>
      <w:numFmt w:val="decimal"/>
      <w:lvlText w:val="%4."/>
      <w:lvlJc w:val="left"/>
      <w:pPr>
        <w:ind w:left="4080" w:hanging="360"/>
      </w:pPr>
      <w:rPr>
        <w:b w:val="0"/>
        <w:bCs w:val="0"/>
      </w:rPr>
    </w:lvl>
    <w:lvl w:ilvl="4" w:tplc="63CE6CC6">
      <w:start w:val="1"/>
      <w:numFmt w:val="lowerLetter"/>
      <w:lvlText w:val="%5."/>
      <w:lvlJc w:val="left"/>
      <w:pPr>
        <w:ind w:left="4800" w:hanging="360"/>
      </w:pPr>
      <w:rPr>
        <w:b w:val="0"/>
        <w:bCs w:val="0"/>
      </w:rPr>
    </w:lvl>
    <w:lvl w:ilvl="5" w:tplc="0409001B" w:tentative="1">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2">
    <w:nsid w:val="7C2C71EB"/>
    <w:multiLevelType w:val="hybridMultilevel"/>
    <w:tmpl w:val="BC385A88"/>
    <w:lvl w:ilvl="0" w:tplc="FE1ADC66">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3">
    <w:nsid w:val="7D0748A4"/>
    <w:multiLevelType w:val="hybridMultilevel"/>
    <w:tmpl w:val="0D0C0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
  </w:num>
  <w:num w:numId="3">
    <w:abstractNumId w:val="26"/>
  </w:num>
  <w:num w:numId="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8"/>
  </w:num>
  <w:num w:numId="13">
    <w:abstractNumId w:val="31"/>
  </w:num>
  <w:num w:numId="14">
    <w:abstractNumId w:val="24"/>
  </w:num>
  <w:num w:numId="15">
    <w:abstractNumId w:val="25"/>
  </w:num>
  <w:num w:numId="16">
    <w:abstractNumId w:val="14"/>
  </w:num>
  <w:num w:numId="17">
    <w:abstractNumId w:val="34"/>
  </w:num>
  <w:num w:numId="18">
    <w:abstractNumId w:val="30"/>
  </w:num>
  <w:num w:numId="19">
    <w:abstractNumId w:val="27"/>
  </w:num>
  <w:num w:numId="20">
    <w:abstractNumId w:val="21"/>
  </w:num>
  <w:num w:numId="21">
    <w:abstractNumId w:val="19"/>
  </w:num>
  <w:num w:numId="22">
    <w:abstractNumId w:val="40"/>
  </w:num>
  <w:num w:numId="23">
    <w:abstractNumId w:val="18"/>
  </w:num>
  <w:num w:numId="24">
    <w:abstractNumId w:val="9"/>
  </w:num>
  <w:num w:numId="25">
    <w:abstractNumId w:val="41"/>
  </w:num>
  <w:num w:numId="26">
    <w:abstractNumId w:val="35"/>
  </w:num>
  <w:num w:numId="27">
    <w:abstractNumId w:val="6"/>
  </w:num>
  <w:num w:numId="28">
    <w:abstractNumId w:val="38"/>
  </w:num>
  <w:num w:numId="29">
    <w:abstractNumId w:val="32"/>
  </w:num>
  <w:num w:numId="30">
    <w:abstractNumId w:val="28"/>
  </w:num>
  <w:num w:numId="31">
    <w:abstractNumId w:val="17"/>
  </w:num>
  <w:num w:numId="32">
    <w:abstractNumId w:val="13"/>
  </w:num>
  <w:num w:numId="33">
    <w:abstractNumId w:val="43"/>
  </w:num>
  <w:num w:numId="34">
    <w:abstractNumId w:val="16"/>
  </w:num>
  <w:num w:numId="35">
    <w:abstractNumId w:val="23"/>
  </w:num>
  <w:num w:numId="36">
    <w:abstractNumId w:val="37"/>
  </w:num>
  <w:num w:numId="37">
    <w:abstractNumId w:val="10"/>
  </w:num>
  <w:num w:numId="38">
    <w:abstractNumId w:val="5"/>
  </w:num>
  <w:num w:numId="39">
    <w:abstractNumId w:val="0"/>
  </w:num>
  <w:num w:numId="40">
    <w:abstractNumId w:val="39"/>
  </w:num>
  <w:num w:numId="41">
    <w:abstractNumId w:val="42"/>
  </w:num>
  <w:num w:numId="42">
    <w:abstractNumId w:val="22"/>
  </w:num>
  <w:num w:numId="43">
    <w:abstractNumId w:val="12"/>
  </w:num>
  <w:num w:numId="44">
    <w:abstractNumId w:val="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6185"/>
    <w:rsid w:val="00003339"/>
    <w:rsid w:val="00010E2A"/>
    <w:rsid w:val="00054401"/>
    <w:rsid w:val="0006693E"/>
    <w:rsid w:val="0007061E"/>
    <w:rsid w:val="0007092D"/>
    <w:rsid w:val="000808DD"/>
    <w:rsid w:val="000954CF"/>
    <w:rsid w:val="00095968"/>
    <w:rsid w:val="000B0854"/>
    <w:rsid w:val="000B3677"/>
    <w:rsid w:val="000B4F31"/>
    <w:rsid w:val="000C05BC"/>
    <w:rsid w:val="000C6F6E"/>
    <w:rsid w:val="000E77D7"/>
    <w:rsid w:val="000F0A1E"/>
    <w:rsid w:val="000F5F6C"/>
    <w:rsid w:val="00103248"/>
    <w:rsid w:val="00106C71"/>
    <w:rsid w:val="001107C9"/>
    <w:rsid w:val="00121A24"/>
    <w:rsid w:val="00122D5A"/>
    <w:rsid w:val="00134387"/>
    <w:rsid w:val="00140099"/>
    <w:rsid w:val="00152897"/>
    <w:rsid w:val="00186557"/>
    <w:rsid w:val="001921AC"/>
    <w:rsid w:val="001956AB"/>
    <w:rsid w:val="00196507"/>
    <w:rsid w:val="001971B0"/>
    <w:rsid w:val="00197BF7"/>
    <w:rsid w:val="001A0904"/>
    <w:rsid w:val="001A67BB"/>
    <w:rsid w:val="001A79FE"/>
    <w:rsid w:val="001B529C"/>
    <w:rsid w:val="001D65E8"/>
    <w:rsid w:val="001E30EC"/>
    <w:rsid w:val="001E7EF5"/>
    <w:rsid w:val="001F1D01"/>
    <w:rsid w:val="001F2BE8"/>
    <w:rsid w:val="001F78FC"/>
    <w:rsid w:val="00204055"/>
    <w:rsid w:val="0022612B"/>
    <w:rsid w:val="002310F7"/>
    <w:rsid w:val="002436BB"/>
    <w:rsid w:val="00256BE6"/>
    <w:rsid w:val="00277CB4"/>
    <w:rsid w:val="00282872"/>
    <w:rsid w:val="00290163"/>
    <w:rsid w:val="002A4500"/>
    <w:rsid w:val="002A4F21"/>
    <w:rsid w:val="002B0236"/>
    <w:rsid w:val="002B2986"/>
    <w:rsid w:val="002C5DC6"/>
    <w:rsid w:val="00305D47"/>
    <w:rsid w:val="00306A98"/>
    <w:rsid w:val="00313075"/>
    <w:rsid w:val="00314814"/>
    <w:rsid w:val="00325B26"/>
    <w:rsid w:val="00327924"/>
    <w:rsid w:val="003349F0"/>
    <w:rsid w:val="00354D24"/>
    <w:rsid w:val="00363083"/>
    <w:rsid w:val="00364B80"/>
    <w:rsid w:val="003762C8"/>
    <w:rsid w:val="00382288"/>
    <w:rsid w:val="00383E3C"/>
    <w:rsid w:val="00392685"/>
    <w:rsid w:val="003954D4"/>
    <w:rsid w:val="00396042"/>
    <w:rsid w:val="00397C41"/>
    <w:rsid w:val="003A0EB3"/>
    <w:rsid w:val="003A179C"/>
    <w:rsid w:val="003A287B"/>
    <w:rsid w:val="003A3CE3"/>
    <w:rsid w:val="003B20BE"/>
    <w:rsid w:val="003C6035"/>
    <w:rsid w:val="003C759B"/>
    <w:rsid w:val="003E40E3"/>
    <w:rsid w:val="003F6745"/>
    <w:rsid w:val="003F7E63"/>
    <w:rsid w:val="00406A0C"/>
    <w:rsid w:val="00420195"/>
    <w:rsid w:val="004210C5"/>
    <w:rsid w:val="00426D6D"/>
    <w:rsid w:val="004307B1"/>
    <w:rsid w:val="00431E22"/>
    <w:rsid w:val="00437F7F"/>
    <w:rsid w:val="00450F36"/>
    <w:rsid w:val="0046379D"/>
    <w:rsid w:val="00464485"/>
    <w:rsid w:val="00473853"/>
    <w:rsid w:val="00473A44"/>
    <w:rsid w:val="00475914"/>
    <w:rsid w:val="00475C85"/>
    <w:rsid w:val="00482828"/>
    <w:rsid w:val="00484101"/>
    <w:rsid w:val="00492E3A"/>
    <w:rsid w:val="004A4755"/>
    <w:rsid w:val="004C75FF"/>
    <w:rsid w:val="004D002A"/>
    <w:rsid w:val="004D0F91"/>
    <w:rsid w:val="004D4B0E"/>
    <w:rsid w:val="004D5784"/>
    <w:rsid w:val="004E4FE7"/>
    <w:rsid w:val="004E5357"/>
    <w:rsid w:val="004F0372"/>
    <w:rsid w:val="004F3917"/>
    <w:rsid w:val="0050614C"/>
    <w:rsid w:val="005140EF"/>
    <w:rsid w:val="00515BFF"/>
    <w:rsid w:val="0053664E"/>
    <w:rsid w:val="00536A8B"/>
    <w:rsid w:val="0054164C"/>
    <w:rsid w:val="005443B2"/>
    <w:rsid w:val="00560765"/>
    <w:rsid w:val="00575451"/>
    <w:rsid w:val="005820BD"/>
    <w:rsid w:val="00590C2B"/>
    <w:rsid w:val="00593DB2"/>
    <w:rsid w:val="00594763"/>
    <w:rsid w:val="005B7EB0"/>
    <w:rsid w:val="005D320B"/>
    <w:rsid w:val="005D3B65"/>
    <w:rsid w:val="005E033C"/>
    <w:rsid w:val="005E646C"/>
    <w:rsid w:val="005E7D54"/>
    <w:rsid w:val="005F3EC3"/>
    <w:rsid w:val="005F5E7F"/>
    <w:rsid w:val="006001EF"/>
    <w:rsid w:val="00614549"/>
    <w:rsid w:val="0062086C"/>
    <w:rsid w:val="00623720"/>
    <w:rsid w:val="006239D9"/>
    <w:rsid w:val="00636568"/>
    <w:rsid w:val="006474B7"/>
    <w:rsid w:val="006506A1"/>
    <w:rsid w:val="00656269"/>
    <w:rsid w:val="00665343"/>
    <w:rsid w:val="00670AF4"/>
    <w:rsid w:val="00674106"/>
    <w:rsid w:val="00682ED0"/>
    <w:rsid w:val="00687C1B"/>
    <w:rsid w:val="00694A08"/>
    <w:rsid w:val="006953B7"/>
    <w:rsid w:val="006961AB"/>
    <w:rsid w:val="0069767A"/>
    <w:rsid w:val="006A1B47"/>
    <w:rsid w:val="006A596D"/>
    <w:rsid w:val="006D1679"/>
    <w:rsid w:val="006D2A24"/>
    <w:rsid w:val="006E2C35"/>
    <w:rsid w:val="006E56D4"/>
    <w:rsid w:val="00707F72"/>
    <w:rsid w:val="0071121F"/>
    <w:rsid w:val="00712B4A"/>
    <w:rsid w:val="00713D29"/>
    <w:rsid w:val="00716094"/>
    <w:rsid w:val="007161C4"/>
    <w:rsid w:val="00726115"/>
    <w:rsid w:val="007309F6"/>
    <w:rsid w:val="007543F3"/>
    <w:rsid w:val="00756220"/>
    <w:rsid w:val="00756643"/>
    <w:rsid w:val="00763BBF"/>
    <w:rsid w:val="00767385"/>
    <w:rsid w:val="0077720D"/>
    <w:rsid w:val="00782632"/>
    <w:rsid w:val="0079372E"/>
    <w:rsid w:val="0079707E"/>
    <w:rsid w:val="007A2C1F"/>
    <w:rsid w:val="007A65D8"/>
    <w:rsid w:val="007B53A5"/>
    <w:rsid w:val="007C73C8"/>
    <w:rsid w:val="007D15C7"/>
    <w:rsid w:val="007D225B"/>
    <w:rsid w:val="007E6A86"/>
    <w:rsid w:val="008043C6"/>
    <w:rsid w:val="00805308"/>
    <w:rsid w:val="00807EAC"/>
    <w:rsid w:val="0081020D"/>
    <w:rsid w:val="00817299"/>
    <w:rsid w:val="00817854"/>
    <w:rsid w:val="00821CC7"/>
    <w:rsid w:val="00823AF3"/>
    <w:rsid w:val="008277FC"/>
    <w:rsid w:val="00833CF3"/>
    <w:rsid w:val="00840C5C"/>
    <w:rsid w:val="00842391"/>
    <w:rsid w:val="0086319C"/>
    <w:rsid w:val="00871628"/>
    <w:rsid w:val="00872A08"/>
    <w:rsid w:val="00872DB2"/>
    <w:rsid w:val="00872FEF"/>
    <w:rsid w:val="00876541"/>
    <w:rsid w:val="00884F21"/>
    <w:rsid w:val="00885609"/>
    <w:rsid w:val="00885F80"/>
    <w:rsid w:val="008A4DB8"/>
    <w:rsid w:val="008A5D93"/>
    <w:rsid w:val="008A76AB"/>
    <w:rsid w:val="008B4141"/>
    <w:rsid w:val="008B7B74"/>
    <w:rsid w:val="008C5360"/>
    <w:rsid w:val="008C577D"/>
    <w:rsid w:val="008E2BD0"/>
    <w:rsid w:val="008E530E"/>
    <w:rsid w:val="008F7C86"/>
    <w:rsid w:val="00906185"/>
    <w:rsid w:val="00910A32"/>
    <w:rsid w:val="00912E89"/>
    <w:rsid w:val="009169B8"/>
    <w:rsid w:val="00931DAD"/>
    <w:rsid w:val="00936390"/>
    <w:rsid w:val="00941269"/>
    <w:rsid w:val="00945DAB"/>
    <w:rsid w:val="009526D4"/>
    <w:rsid w:val="00970D54"/>
    <w:rsid w:val="0097361D"/>
    <w:rsid w:val="009839F4"/>
    <w:rsid w:val="00993F23"/>
    <w:rsid w:val="00996C48"/>
    <w:rsid w:val="009A7857"/>
    <w:rsid w:val="009B252E"/>
    <w:rsid w:val="009B5869"/>
    <w:rsid w:val="009B7155"/>
    <w:rsid w:val="009C28A9"/>
    <w:rsid w:val="009D5ED1"/>
    <w:rsid w:val="009E077D"/>
    <w:rsid w:val="009E15E7"/>
    <w:rsid w:val="009E329F"/>
    <w:rsid w:val="00A20183"/>
    <w:rsid w:val="00A26474"/>
    <w:rsid w:val="00A35EFC"/>
    <w:rsid w:val="00A37EEC"/>
    <w:rsid w:val="00A477B3"/>
    <w:rsid w:val="00A51D56"/>
    <w:rsid w:val="00A56CD1"/>
    <w:rsid w:val="00A64CB5"/>
    <w:rsid w:val="00A70118"/>
    <w:rsid w:val="00A75DC0"/>
    <w:rsid w:val="00AA17F7"/>
    <w:rsid w:val="00AB4877"/>
    <w:rsid w:val="00AD28D9"/>
    <w:rsid w:val="00AD7448"/>
    <w:rsid w:val="00AE52D4"/>
    <w:rsid w:val="00AE629C"/>
    <w:rsid w:val="00AF0B37"/>
    <w:rsid w:val="00AF444D"/>
    <w:rsid w:val="00AF6FA5"/>
    <w:rsid w:val="00B01FAB"/>
    <w:rsid w:val="00B03649"/>
    <w:rsid w:val="00B07DBE"/>
    <w:rsid w:val="00B13188"/>
    <w:rsid w:val="00B55A8B"/>
    <w:rsid w:val="00B67B85"/>
    <w:rsid w:val="00B73589"/>
    <w:rsid w:val="00B80D43"/>
    <w:rsid w:val="00B814C3"/>
    <w:rsid w:val="00B81BB1"/>
    <w:rsid w:val="00B86D50"/>
    <w:rsid w:val="00B96885"/>
    <w:rsid w:val="00BA5A93"/>
    <w:rsid w:val="00BC2576"/>
    <w:rsid w:val="00BC66DC"/>
    <w:rsid w:val="00BE31F5"/>
    <w:rsid w:val="00BE4A86"/>
    <w:rsid w:val="00BE5324"/>
    <w:rsid w:val="00BF5F37"/>
    <w:rsid w:val="00C0315A"/>
    <w:rsid w:val="00C03842"/>
    <w:rsid w:val="00C03E2A"/>
    <w:rsid w:val="00C3159D"/>
    <w:rsid w:val="00C40A32"/>
    <w:rsid w:val="00C429AD"/>
    <w:rsid w:val="00C45592"/>
    <w:rsid w:val="00C559BB"/>
    <w:rsid w:val="00C70682"/>
    <w:rsid w:val="00C70F85"/>
    <w:rsid w:val="00C72768"/>
    <w:rsid w:val="00CB2B86"/>
    <w:rsid w:val="00CC6CCC"/>
    <w:rsid w:val="00D003D9"/>
    <w:rsid w:val="00D2380E"/>
    <w:rsid w:val="00D3266F"/>
    <w:rsid w:val="00D33D05"/>
    <w:rsid w:val="00D34469"/>
    <w:rsid w:val="00D3560C"/>
    <w:rsid w:val="00D5552D"/>
    <w:rsid w:val="00D77DC3"/>
    <w:rsid w:val="00D87FAB"/>
    <w:rsid w:val="00D96D7F"/>
    <w:rsid w:val="00DB6A33"/>
    <w:rsid w:val="00DC3240"/>
    <w:rsid w:val="00DD0BC9"/>
    <w:rsid w:val="00DD1D8F"/>
    <w:rsid w:val="00DE0AF1"/>
    <w:rsid w:val="00DE1834"/>
    <w:rsid w:val="00DE3379"/>
    <w:rsid w:val="00DF3BF3"/>
    <w:rsid w:val="00E0349D"/>
    <w:rsid w:val="00E04226"/>
    <w:rsid w:val="00E17E9A"/>
    <w:rsid w:val="00E3042B"/>
    <w:rsid w:val="00E30B11"/>
    <w:rsid w:val="00E354D1"/>
    <w:rsid w:val="00E41147"/>
    <w:rsid w:val="00E43043"/>
    <w:rsid w:val="00E45A40"/>
    <w:rsid w:val="00E621B5"/>
    <w:rsid w:val="00EA74BC"/>
    <w:rsid w:val="00EA7741"/>
    <w:rsid w:val="00EB7BC2"/>
    <w:rsid w:val="00EC1D08"/>
    <w:rsid w:val="00EC6385"/>
    <w:rsid w:val="00ED69ED"/>
    <w:rsid w:val="00EE52C5"/>
    <w:rsid w:val="00EF2B55"/>
    <w:rsid w:val="00EF5C75"/>
    <w:rsid w:val="00F067DE"/>
    <w:rsid w:val="00F17B1E"/>
    <w:rsid w:val="00F30DAF"/>
    <w:rsid w:val="00F36FD9"/>
    <w:rsid w:val="00F41EE8"/>
    <w:rsid w:val="00F46DEF"/>
    <w:rsid w:val="00F54FD8"/>
    <w:rsid w:val="00F55DEB"/>
    <w:rsid w:val="00F5643F"/>
    <w:rsid w:val="00F6089F"/>
    <w:rsid w:val="00F6690E"/>
    <w:rsid w:val="00F732AD"/>
    <w:rsid w:val="00F738FA"/>
    <w:rsid w:val="00F7565D"/>
    <w:rsid w:val="00F8643B"/>
    <w:rsid w:val="00F87770"/>
    <w:rsid w:val="00F96F55"/>
    <w:rsid w:val="00FA090A"/>
    <w:rsid w:val="00FA2161"/>
    <w:rsid w:val="00FA6FA9"/>
    <w:rsid w:val="00FB4DAC"/>
    <w:rsid w:val="00FC4841"/>
    <w:rsid w:val="00FD70B0"/>
    <w:rsid w:val="00FE1B76"/>
    <w:rsid w:val="00FF2627"/>
    <w:rsid w:val="00FF6A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6FC8B9-866E-412A-866E-30EA02ABE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618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484101"/>
    <w:pPr>
      <w:keepNext/>
      <w:numPr>
        <w:numId w:val="32"/>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484101"/>
    <w:pPr>
      <w:keepNext/>
      <w:numPr>
        <w:ilvl w:val="1"/>
        <w:numId w:val="32"/>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84101"/>
    <w:pPr>
      <w:keepNext/>
      <w:numPr>
        <w:ilvl w:val="2"/>
        <w:numId w:val="32"/>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484101"/>
    <w:pPr>
      <w:keepNext/>
      <w:numPr>
        <w:ilvl w:val="3"/>
        <w:numId w:val="32"/>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484101"/>
    <w:pPr>
      <w:numPr>
        <w:ilvl w:val="4"/>
        <w:numId w:val="3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484101"/>
    <w:pPr>
      <w:numPr>
        <w:ilvl w:val="5"/>
        <w:numId w:val="32"/>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84101"/>
    <w:pPr>
      <w:numPr>
        <w:ilvl w:val="6"/>
        <w:numId w:val="32"/>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84101"/>
    <w:pPr>
      <w:numPr>
        <w:ilvl w:val="7"/>
        <w:numId w:val="32"/>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84101"/>
    <w:pPr>
      <w:numPr>
        <w:ilvl w:val="8"/>
        <w:numId w:val="32"/>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1147"/>
    <w:pPr>
      <w:tabs>
        <w:tab w:val="center" w:pos="4680"/>
        <w:tab w:val="right" w:pos="9360"/>
      </w:tabs>
    </w:pPr>
  </w:style>
  <w:style w:type="character" w:customStyle="1" w:styleId="HeaderChar">
    <w:name w:val="Header Char"/>
    <w:basedOn w:val="DefaultParagraphFont"/>
    <w:link w:val="Header"/>
    <w:uiPriority w:val="99"/>
    <w:rsid w:val="00E4114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E41147"/>
    <w:pPr>
      <w:tabs>
        <w:tab w:val="center" w:pos="4680"/>
        <w:tab w:val="right" w:pos="9360"/>
      </w:tabs>
    </w:pPr>
  </w:style>
  <w:style w:type="character" w:customStyle="1" w:styleId="FooterChar">
    <w:name w:val="Footer Char"/>
    <w:basedOn w:val="DefaultParagraphFont"/>
    <w:link w:val="Footer"/>
    <w:uiPriority w:val="99"/>
    <w:rsid w:val="00E41147"/>
    <w:rPr>
      <w:rFonts w:ascii="Times New Roman" w:eastAsia="Times New Roman" w:hAnsi="Times New Roman" w:cs="Times New Roman"/>
      <w:sz w:val="20"/>
      <w:szCs w:val="20"/>
    </w:rPr>
  </w:style>
  <w:style w:type="paragraph" w:styleId="ListParagraph">
    <w:name w:val="List Paragraph"/>
    <w:basedOn w:val="Normal"/>
    <w:uiPriority w:val="34"/>
    <w:qFormat/>
    <w:rsid w:val="005E033C"/>
    <w:pPr>
      <w:ind w:left="720"/>
      <w:contextualSpacing/>
    </w:pPr>
  </w:style>
  <w:style w:type="paragraph" w:styleId="Caption">
    <w:name w:val="caption"/>
    <w:basedOn w:val="Normal"/>
    <w:next w:val="Normal"/>
    <w:uiPriority w:val="35"/>
    <w:unhideWhenUsed/>
    <w:qFormat/>
    <w:rsid w:val="002310F7"/>
    <w:pPr>
      <w:spacing w:after="200"/>
    </w:pPr>
    <w:rPr>
      <w:i/>
      <w:iCs/>
      <w:color w:val="44546A" w:themeColor="text2"/>
      <w:sz w:val="18"/>
      <w:szCs w:val="18"/>
    </w:rPr>
  </w:style>
  <w:style w:type="table" w:styleId="TableGrid">
    <w:name w:val="Table Grid"/>
    <w:basedOn w:val="TableNormal"/>
    <w:uiPriority w:val="39"/>
    <w:rsid w:val="007B5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833CF3"/>
  </w:style>
  <w:style w:type="character" w:styleId="Hyperlink">
    <w:name w:val="Hyperlink"/>
    <w:basedOn w:val="DefaultParagraphFont"/>
    <w:uiPriority w:val="99"/>
    <w:unhideWhenUsed/>
    <w:rsid w:val="00197BF7"/>
    <w:rPr>
      <w:color w:val="0563C1" w:themeColor="hyperlink"/>
      <w:u w:val="single"/>
    </w:rPr>
  </w:style>
  <w:style w:type="character" w:customStyle="1" w:styleId="Heading1Char">
    <w:name w:val="Heading 1 Char"/>
    <w:basedOn w:val="DefaultParagraphFont"/>
    <w:link w:val="Heading1"/>
    <w:uiPriority w:val="9"/>
    <w:rsid w:val="0048410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48410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4841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484101"/>
    <w:rPr>
      <w:rFonts w:eastAsiaTheme="minorEastAsia"/>
      <w:b/>
      <w:bCs/>
      <w:sz w:val="28"/>
      <w:szCs w:val="28"/>
    </w:rPr>
  </w:style>
  <w:style w:type="character" w:customStyle="1" w:styleId="Heading5Char">
    <w:name w:val="Heading 5 Char"/>
    <w:basedOn w:val="DefaultParagraphFont"/>
    <w:link w:val="Heading5"/>
    <w:uiPriority w:val="9"/>
    <w:semiHidden/>
    <w:rsid w:val="00484101"/>
    <w:rPr>
      <w:rFonts w:eastAsiaTheme="minorEastAsia"/>
      <w:b/>
      <w:bCs/>
      <w:i/>
      <w:iCs/>
      <w:sz w:val="26"/>
      <w:szCs w:val="26"/>
    </w:rPr>
  </w:style>
  <w:style w:type="character" w:customStyle="1" w:styleId="Heading6Char">
    <w:name w:val="Heading 6 Char"/>
    <w:basedOn w:val="DefaultParagraphFont"/>
    <w:link w:val="Heading6"/>
    <w:rsid w:val="00484101"/>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84101"/>
    <w:rPr>
      <w:rFonts w:eastAsiaTheme="minorEastAsia"/>
      <w:sz w:val="24"/>
      <w:szCs w:val="24"/>
    </w:rPr>
  </w:style>
  <w:style w:type="character" w:customStyle="1" w:styleId="Heading8Char">
    <w:name w:val="Heading 8 Char"/>
    <w:basedOn w:val="DefaultParagraphFont"/>
    <w:link w:val="Heading8"/>
    <w:uiPriority w:val="9"/>
    <w:semiHidden/>
    <w:rsid w:val="00484101"/>
    <w:rPr>
      <w:rFonts w:eastAsiaTheme="minorEastAsia"/>
      <w:i/>
      <w:iCs/>
      <w:sz w:val="24"/>
      <w:szCs w:val="24"/>
    </w:rPr>
  </w:style>
  <w:style w:type="character" w:customStyle="1" w:styleId="Heading9Char">
    <w:name w:val="Heading 9 Char"/>
    <w:basedOn w:val="DefaultParagraphFont"/>
    <w:link w:val="Heading9"/>
    <w:uiPriority w:val="9"/>
    <w:semiHidden/>
    <w:rsid w:val="00484101"/>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1A79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79FE"/>
    <w:rPr>
      <w:rFonts w:ascii="Segoe UI" w:eastAsia="Times New Roman" w:hAnsi="Segoe UI" w:cs="Segoe UI"/>
      <w:sz w:val="18"/>
      <w:szCs w:val="18"/>
    </w:rPr>
  </w:style>
  <w:style w:type="paragraph" w:styleId="TOCHeading">
    <w:name w:val="TOC Heading"/>
    <w:basedOn w:val="Heading1"/>
    <w:next w:val="Normal"/>
    <w:uiPriority w:val="39"/>
    <w:unhideWhenUsed/>
    <w:qFormat/>
    <w:rsid w:val="00C70F85"/>
    <w:pPr>
      <w:keepLines/>
      <w:numPr>
        <w:numId w:val="0"/>
      </w:numPr>
      <w:spacing w:after="0" w:line="259" w:lineRule="auto"/>
      <w:outlineLvl w:val="9"/>
    </w:pPr>
    <w:rPr>
      <w:b w:val="0"/>
      <w:bCs w:val="0"/>
      <w:color w:val="2E74B5" w:themeColor="accent1" w:themeShade="BF"/>
      <w:kern w:val="0"/>
    </w:rPr>
  </w:style>
  <w:style w:type="paragraph" w:styleId="TOC1">
    <w:name w:val="toc 1"/>
    <w:basedOn w:val="Normal"/>
    <w:next w:val="Normal"/>
    <w:autoRedefine/>
    <w:uiPriority w:val="39"/>
    <w:unhideWhenUsed/>
    <w:rsid w:val="00426D6D"/>
    <w:pPr>
      <w:tabs>
        <w:tab w:val="right" w:leader="dot" w:pos="7928"/>
      </w:tabs>
      <w:spacing w:after="100" w:line="360" w:lineRule="auto"/>
    </w:pPr>
  </w:style>
  <w:style w:type="paragraph" w:styleId="TOC2">
    <w:name w:val="toc 2"/>
    <w:basedOn w:val="Normal"/>
    <w:next w:val="Normal"/>
    <w:autoRedefine/>
    <w:uiPriority w:val="39"/>
    <w:unhideWhenUsed/>
    <w:rsid w:val="00C70F85"/>
    <w:pPr>
      <w:spacing w:after="100"/>
      <w:ind w:left="200"/>
    </w:pPr>
  </w:style>
  <w:style w:type="paragraph" w:styleId="TOC3">
    <w:name w:val="toc 3"/>
    <w:basedOn w:val="Normal"/>
    <w:next w:val="Normal"/>
    <w:autoRedefine/>
    <w:uiPriority w:val="39"/>
    <w:unhideWhenUsed/>
    <w:rsid w:val="00FE1B76"/>
    <w:pPr>
      <w:spacing w:after="100"/>
      <w:ind w:left="400"/>
    </w:pPr>
  </w:style>
  <w:style w:type="paragraph" w:styleId="TOC4">
    <w:name w:val="toc 4"/>
    <w:basedOn w:val="Normal"/>
    <w:next w:val="Normal"/>
    <w:autoRedefine/>
    <w:uiPriority w:val="39"/>
    <w:unhideWhenUsed/>
    <w:rsid w:val="00152897"/>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52897"/>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52897"/>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52897"/>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52897"/>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52897"/>
    <w:pPr>
      <w:spacing w:after="100" w:line="259" w:lineRule="auto"/>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9980">
      <w:bodyDiv w:val="1"/>
      <w:marLeft w:val="0"/>
      <w:marRight w:val="0"/>
      <w:marTop w:val="0"/>
      <w:marBottom w:val="0"/>
      <w:divBdr>
        <w:top w:val="none" w:sz="0" w:space="0" w:color="auto"/>
        <w:left w:val="none" w:sz="0" w:space="0" w:color="auto"/>
        <w:bottom w:val="none" w:sz="0" w:space="0" w:color="auto"/>
        <w:right w:val="none" w:sz="0" w:space="0" w:color="auto"/>
      </w:divBdr>
    </w:div>
    <w:div w:id="151986815">
      <w:bodyDiv w:val="1"/>
      <w:marLeft w:val="0"/>
      <w:marRight w:val="0"/>
      <w:marTop w:val="0"/>
      <w:marBottom w:val="0"/>
      <w:divBdr>
        <w:top w:val="none" w:sz="0" w:space="0" w:color="auto"/>
        <w:left w:val="none" w:sz="0" w:space="0" w:color="auto"/>
        <w:bottom w:val="none" w:sz="0" w:space="0" w:color="auto"/>
        <w:right w:val="none" w:sz="0" w:space="0" w:color="auto"/>
      </w:divBdr>
    </w:div>
    <w:div w:id="165483609">
      <w:bodyDiv w:val="1"/>
      <w:marLeft w:val="0"/>
      <w:marRight w:val="0"/>
      <w:marTop w:val="0"/>
      <w:marBottom w:val="0"/>
      <w:divBdr>
        <w:top w:val="none" w:sz="0" w:space="0" w:color="auto"/>
        <w:left w:val="none" w:sz="0" w:space="0" w:color="auto"/>
        <w:bottom w:val="none" w:sz="0" w:space="0" w:color="auto"/>
        <w:right w:val="none" w:sz="0" w:space="0" w:color="auto"/>
      </w:divBdr>
    </w:div>
    <w:div w:id="190533775">
      <w:bodyDiv w:val="1"/>
      <w:marLeft w:val="0"/>
      <w:marRight w:val="0"/>
      <w:marTop w:val="0"/>
      <w:marBottom w:val="0"/>
      <w:divBdr>
        <w:top w:val="none" w:sz="0" w:space="0" w:color="auto"/>
        <w:left w:val="none" w:sz="0" w:space="0" w:color="auto"/>
        <w:bottom w:val="none" w:sz="0" w:space="0" w:color="auto"/>
        <w:right w:val="none" w:sz="0" w:space="0" w:color="auto"/>
      </w:divBdr>
    </w:div>
    <w:div w:id="192807605">
      <w:bodyDiv w:val="1"/>
      <w:marLeft w:val="0"/>
      <w:marRight w:val="0"/>
      <w:marTop w:val="0"/>
      <w:marBottom w:val="0"/>
      <w:divBdr>
        <w:top w:val="none" w:sz="0" w:space="0" w:color="auto"/>
        <w:left w:val="none" w:sz="0" w:space="0" w:color="auto"/>
        <w:bottom w:val="none" w:sz="0" w:space="0" w:color="auto"/>
        <w:right w:val="none" w:sz="0" w:space="0" w:color="auto"/>
      </w:divBdr>
    </w:div>
    <w:div w:id="218788916">
      <w:bodyDiv w:val="1"/>
      <w:marLeft w:val="0"/>
      <w:marRight w:val="0"/>
      <w:marTop w:val="0"/>
      <w:marBottom w:val="0"/>
      <w:divBdr>
        <w:top w:val="none" w:sz="0" w:space="0" w:color="auto"/>
        <w:left w:val="none" w:sz="0" w:space="0" w:color="auto"/>
        <w:bottom w:val="none" w:sz="0" w:space="0" w:color="auto"/>
        <w:right w:val="none" w:sz="0" w:space="0" w:color="auto"/>
      </w:divBdr>
    </w:div>
    <w:div w:id="230577966">
      <w:bodyDiv w:val="1"/>
      <w:marLeft w:val="0"/>
      <w:marRight w:val="0"/>
      <w:marTop w:val="0"/>
      <w:marBottom w:val="0"/>
      <w:divBdr>
        <w:top w:val="none" w:sz="0" w:space="0" w:color="auto"/>
        <w:left w:val="none" w:sz="0" w:space="0" w:color="auto"/>
        <w:bottom w:val="none" w:sz="0" w:space="0" w:color="auto"/>
        <w:right w:val="none" w:sz="0" w:space="0" w:color="auto"/>
      </w:divBdr>
    </w:div>
    <w:div w:id="235826896">
      <w:bodyDiv w:val="1"/>
      <w:marLeft w:val="0"/>
      <w:marRight w:val="0"/>
      <w:marTop w:val="0"/>
      <w:marBottom w:val="0"/>
      <w:divBdr>
        <w:top w:val="none" w:sz="0" w:space="0" w:color="auto"/>
        <w:left w:val="none" w:sz="0" w:space="0" w:color="auto"/>
        <w:bottom w:val="none" w:sz="0" w:space="0" w:color="auto"/>
        <w:right w:val="none" w:sz="0" w:space="0" w:color="auto"/>
      </w:divBdr>
    </w:div>
    <w:div w:id="397896174">
      <w:bodyDiv w:val="1"/>
      <w:marLeft w:val="0"/>
      <w:marRight w:val="0"/>
      <w:marTop w:val="0"/>
      <w:marBottom w:val="0"/>
      <w:divBdr>
        <w:top w:val="none" w:sz="0" w:space="0" w:color="auto"/>
        <w:left w:val="none" w:sz="0" w:space="0" w:color="auto"/>
        <w:bottom w:val="none" w:sz="0" w:space="0" w:color="auto"/>
        <w:right w:val="none" w:sz="0" w:space="0" w:color="auto"/>
      </w:divBdr>
    </w:div>
    <w:div w:id="419908612">
      <w:bodyDiv w:val="1"/>
      <w:marLeft w:val="0"/>
      <w:marRight w:val="0"/>
      <w:marTop w:val="0"/>
      <w:marBottom w:val="0"/>
      <w:divBdr>
        <w:top w:val="none" w:sz="0" w:space="0" w:color="auto"/>
        <w:left w:val="none" w:sz="0" w:space="0" w:color="auto"/>
        <w:bottom w:val="none" w:sz="0" w:space="0" w:color="auto"/>
        <w:right w:val="none" w:sz="0" w:space="0" w:color="auto"/>
      </w:divBdr>
    </w:div>
    <w:div w:id="421878251">
      <w:bodyDiv w:val="1"/>
      <w:marLeft w:val="0"/>
      <w:marRight w:val="0"/>
      <w:marTop w:val="0"/>
      <w:marBottom w:val="0"/>
      <w:divBdr>
        <w:top w:val="none" w:sz="0" w:space="0" w:color="auto"/>
        <w:left w:val="none" w:sz="0" w:space="0" w:color="auto"/>
        <w:bottom w:val="none" w:sz="0" w:space="0" w:color="auto"/>
        <w:right w:val="none" w:sz="0" w:space="0" w:color="auto"/>
      </w:divBdr>
    </w:div>
    <w:div w:id="555628984">
      <w:bodyDiv w:val="1"/>
      <w:marLeft w:val="0"/>
      <w:marRight w:val="0"/>
      <w:marTop w:val="0"/>
      <w:marBottom w:val="0"/>
      <w:divBdr>
        <w:top w:val="none" w:sz="0" w:space="0" w:color="auto"/>
        <w:left w:val="none" w:sz="0" w:space="0" w:color="auto"/>
        <w:bottom w:val="none" w:sz="0" w:space="0" w:color="auto"/>
        <w:right w:val="none" w:sz="0" w:space="0" w:color="auto"/>
      </w:divBdr>
    </w:div>
    <w:div w:id="649138317">
      <w:bodyDiv w:val="1"/>
      <w:marLeft w:val="0"/>
      <w:marRight w:val="0"/>
      <w:marTop w:val="0"/>
      <w:marBottom w:val="0"/>
      <w:divBdr>
        <w:top w:val="none" w:sz="0" w:space="0" w:color="auto"/>
        <w:left w:val="none" w:sz="0" w:space="0" w:color="auto"/>
        <w:bottom w:val="none" w:sz="0" w:space="0" w:color="auto"/>
        <w:right w:val="none" w:sz="0" w:space="0" w:color="auto"/>
      </w:divBdr>
    </w:div>
    <w:div w:id="745035370">
      <w:bodyDiv w:val="1"/>
      <w:marLeft w:val="0"/>
      <w:marRight w:val="0"/>
      <w:marTop w:val="0"/>
      <w:marBottom w:val="0"/>
      <w:divBdr>
        <w:top w:val="none" w:sz="0" w:space="0" w:color="auto"/>
        <w:left w:val="none" w:sz="0" w:space="0" w:color="auto"/>
        <w:bottom w:val="none" w:sz="0" w:space="0" w:color="auto"/>
        <w:right w:val="none" w:sz="0" w:space="0" w:color="auto"/>
      </w:divBdr>
    </w:div>
    <w:div w:id="870190928">
      <w:bodyDiv w:val="1"/>
      <w:marLeft w:val="0"/>
      <w:marRight w:val="0"/>
      <w:marTop w:val="0"/>
      <w:marBottom w:val="0"/>
      <w:divBdr>
        <w:top w:val="none" w:sz="0" w:space="0" w:color="auto"/>
        <w:left w:val="none" w:sz="0" w:space="0" w:color="auto"/>
        <w:bottom w:val="none" w:sz="0" w:space="0" w:color="auto"/>
        <w:right w:val="none" w:sz="0" w:space="0" w:color="auto"/>
      </w:divBdr>
    </w:div>
    <w:div w:id="900871976">
      <w:bodyDiv w:val="1"/>
      <w:marLeft w:val="0"/>
      <w:marRight w:val="0"/>
      <w:marTop w:val="0"/>
      <w:marBottom w:val="0"/>
      <w:divBdr>
        <w:top w:val="none" w:sz="0" w:space="0" w:color="auto"/>
        <w:left w:val="none" w:sz="0" w:space="0" w:color="auto"/>
        <w:bottom w:val="none" w:sz="0" w:space="0" w:color="auto"/>
        <w:right w:val="none" w:sz="0" w:space="0" w:color="auto"/>
      </w:divBdr>
    </w:div>
    <w:div w:id="1062945106">
      <w:bodyDiv w:val="1"/>
      <w:marLeft w:val="0"/>
      <w:marRight w:val="0"/>
      <w:marTop w:val="0"/>
      <w:marBottom w:val="0"/>
      <w:divBdr>
        <w:top w:val="none" w:sz="0" w:space="0" w:color="auto"/>
        <w:left w:val="none" w:sz="0" w:space="0" w:color="auto"/>
        <w:bottom w:val="none" w:sz="0" w:space="0" w:color="auto"/>
        <w:right w:val="none" w:sz="0" w:space="0" w:color="auto"/>
      </w:divBdr>
    </w:div>
    <w:div w:id="1075739041">
      <w:bodyDiv w:val="1"/>
      <w:marLeft w:val="0"/>
      <w:marRight w:val="0"/>
      <w:marTop w:val="0"/>
      <w:marBottom w:val="0"/>
      <w:divBdr>
        <w:top w:val="none" w:sz="0" w:space="0" w:color="auto"/>
        <w:left w:val="none" w:sz="0" w:space="0" w:color="auto"/>
        <w:bottom w:val="none" w:sz="0" w:space="0" w:color="auto"/>
        <w:right w:val="none" w:sz="0" w:space="0" w:color="auto"/>
      </w:divBdr>
    </w:div>
    <w:div w:id="1124076831">
      <w:bodyDiv w:val="1"/>
      <w:marLeft w:val="0"/>
      <w:marRight w:val="0"/>
      <w:marTop w:val="0"/>
      <w:marBottom w:val="0"/>
      <w:divBdr>
        <w:top w:val="none" w:sz="0" w:space="0" w:color="auto"/>
        <w:left w:val="none" w:sz="0" w:space="0" w:color="auto"/>
        <w:bottom w:val="none" w:sz="0" w:space="0" w:color="auto"/>
        <w:right w:val="none" w:sz="0" w:space="0" w:color="auto"/>
      </w:divBdr>
    </w:div>
    <w:div w:id="1204947346">
      <w:bodyDiv w:val="1"/>
      <w:marLeft w:val="0"/>
      <w:marRight w:val="0"/>
      <w:marTop w:val="0"/>
      <w:marBottom w:val="0"/>
      <w:divBdr>
        <w:top w:val="none" w:sz="0" w:space="0" w:color="auto"/>
        <w:left w:val="none" w:sz="0" w:space="0" w:color="auto"/>
        <w:bottom w:val="none" w:sz="0" w:space="0" w:color="auto"/>
        <w:right w:val="none" w:sz="0" w:space="0" w:color="auto"/>
      </w:divBdr>
    </w:div>
    <w:div w:id="1235503635">
      <w:bodyDiv w:val="1"/>
      <w:marLeft w:val="0"/>
      <w:marRight w:val="0"/>
      <w:marTop w:val="0"/>
      <w:marBottom w:val="0"/>
      <w:divBdr>
        <w:top w:val="none" w:sz="0" w:space="0" w:color="auto"/>
        <w:left w:val="none" w:sz="0" w:space="0" w:color="auto"/>
        <w:bottom w:val="none" w:sz="0" w:space="0" w:color="auto"/>
        <w:right w:val="none" w:sz="0" w:space="0" w:color="auto"/>
      </w:divBdr>
    </w:div>
    <w:div w:id="1271476243">
      <w:bodyDiv w:val="1"/>
      <w:marLeft w:val="0"/>
      <w:marRight w:val="0"/>
      <w:marTop w:val="0"/>
      <w:marBottom w:val="0"/>
      <w:divBdr>
        <w:top w:val="none" w:sz="0" w:space="0" w:color="auto"/>
        <w:left w:val="none" w:sz="0" w:space="0" w:color="auto"/>
        <w:bottom w:val="none" w:sz="0" w:space="0" w:color="auto"/>
        <w:right w:val="none" w:sz="0" w:space="0" w:color="auto"/>
      </w:divBdr>
    </w:div>
    <w:div w:id="1367020721">
      <w:bodyDiv w:val="1"/>
      <w:marLeft w:val="0"/>
      <w:marRight w:val="0"/>
      <w:marTop w:val="0"/>
      <w:marBottom w:val="0"/>
      <w:divBdr>
        <w:top w:val="none" w:sz="0" w:space="0" w:color="auto"/>
        <w:left w:val="none" w:sz="0" w:space="0" w:color="auto"/>
        <w:bottom w:val="none" w:sz="0" w:space="0" w:color="auto"/>
        <w:right w:val="none" w:sz="0" w:space="0" w:color="auto"/>
      </w:divBdr>
    </w:div>
    <w:div w:id="1478716837">
      <w:bodyDiv w:val="1"/>
      <w:marLeft w:val="0"/>
      <w:marRight w:val="0"/>
      <w:marTop w:val="0"/>
      <w:marBottom w:val="0"/>
      <w:divBdr>
        <w:top w:val="none" w:sz="0" w:space="0" w:color="auto"/>
        <w:left w:val="none" w:sz="0" w:space="0" w:color="auto"/>
        <w:bottom w:val="none" w:sz="0" w:space="0" w:color="auto"/>
        <w:right w:val="none" w:sz="0" w:space="0" w:color="auto"/>
      </w:divBdr>
    </w:div>
    <w:div w:id="1528714643">
      <w:bodyDiv w:val="1"/>
      <w:marLeft w:val="0"/>
      <w:marRight w:val="0"/>
      <w:marTop w:val="0"/>
      <w:marBottom w:val="0"/>
      <w:divBdr>
        <w:top w:val="none" w:sz="0" w:space="0" w:color="auto"/>
        <w:left w:val="none" w:sz="0" w:space="0" w:color="auto"/>
        <w:bottom w:val="none" w:sz="0" w:space="0" w:color="auto"/>
        <w:right w:val="none" w:sz="0" w:space="0" w:color="auto"/>
      </w:divBdr>
    </w:div>
    <w:div w:id="1563560968">
      <w:bodyDiv w:val="1"/>
      <w:marLeft w:val="0"/>
      <w:marRight w:val="0"/>
      <w:marTop w:val="0"/>
      <w:marBottom w:val="0"/>
      <w:divBdr>
        <w:top w:val="none" w:sz="0" w:space="0" w:color="auto"/>
        <w:left w:val="none" w:sz="0" w:space="0" w:color="auto"/>
        <w:bottom w:val="none" w:sz="0" w:space="0" w:color="auto"/>
        <w:right w:val="none" w:sz="0" w:space="0" w:color="auto"/>
      </w:divBdr>
    </w:div>
    <w:div w:id="1680540540">
      <w:bodyDiv w:val="1"/>
      <w:marLeft w:val="0"/>
      <w:marRight w:val="0"/>
      <w:marTop w:val="0"/>
      <w:marBottom w:val="0"/>
      <w:divBdr>
        <w:top w:val="none" w:sz="0" w:space="0" w:color="auto"/>
        <w:left w:val="none" w:sz="0" w:space="0" w:color="auto"/>
        <w:bottom w:val="none" w:sz="0" w:space="0" w:color="auto"/>
        <w:right w:val="none" w:sz="0" w:space="0" w:color="auto"/>
      </w:divBdr>
    </w:div>
    <w:div w:id="1927104859">
      <w:bodyDiv w:val="1"/>
      <w:marLeft w:val="0"/>
      <w:marRight w:val="0"/>
      <w:marTop w:val="0"/>
      <w:marBottom w:val="0"/>
      <w:divBdr>
        <w:top w:val="none" w:sz="0" w:space="0" w:color="auto"/>
        <w:left w:val="none" w:sz="0" w:space="0" w:color="auto"/>
        <w:bottom w:val="none" w:sz="0" w:space="0" w:color="auto"/>
        <w:right w:val="none" w:sz="0" w:space="0" w:color="auto"/>
      </w:divBdr>
    </w:div>
    <w:div w:id="204420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press.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FA9F0-DC9F-487C-9083-28CDE89E1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0</TotalTime>
  <Pages>41</Pages>
  <Words>11091</Words>
  <Characters>63225</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6</cp:revision>
  <cp:lastPrinted>2022-02-08T12:21:00Z</cp:lastPrinted>
  <dcterms:created xsi:type="dcterms:W3CDTF">2022-01-24T17:25:00Z</dcterms:created>
  <dcterms:modified xsi:type="dcterms:W3CDTF">2022-02-1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91c035-a415-3f78-8add-78d08fea6436</vt:lpwstr>
  </property>
  <property fmtid="{D5CDD505-2E9C-101B-9397-08002B2CF9AE}" pid="24" name="Mendeley Citation Style_1">
    <vt:lpwstr>http://www.zotero.org/styles/apa</vt:lpwstr>
  </property>
</Properties>
</file>